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C472186" w14:textId="77777777" w:rsidR="00EF4B91" w:rsidRDefault="00EF4B91" w:rsidP="0045724C">
      <w:pPr>
        <w:rPr>
          <w:rFonts w:ascii="Cambria" w:hAnsi="Cambria"/>
          <w:sz w:val="22"/>
          <w:szCs w:val="22"/>
          <w:lang w:val="en-US"/>
        </w:rPr>
      </w:pPr>
    </w:p>
    <w:p w14:paraId="3FDDE84C" w14:textId="77777777" w:rsidR="00EF4B91" w:rsidRDefault="00EF4B91" w:rsidP="0045724C">
      <w:pPr>
        <w:rPr>
          <w:rFonts w:ascii="Cambria" w:hAnsi="Cambria"/>
          <w:sz w:val="22"/>
          <w:szCs w:val="22"/>
          <w:lang w:val="en-US"/>
        </w:rPr>
      </w:pPr>
    </w:p>
    <w:p w14:paraId="3F25848D" w14:textId="77777777" w:rsidR="00EF4B91" w:rsidRDefault="00EF4B91" w:rsidP="0045724C">
      <w:pPr>
        <w:rPr>
          <w:rFonts w:ascii="Cambria" w:hAnsi="Cambria"/>
          <w:sz w:val="22"/>
          <w:szCs w:val="22"/>
          <w:lang w:val="en-US"/>
        </w:rPr>
      </w:pPr>
    </w:p>
    <w:p w14:paraId="6DE1F1EB" w14:textId="27CFAA10" w:rsidR="0045724C" w:rsidRPr="008F69C8" w:rsidRDefault="0045724C" w:rsidP="0045724C">
      <w:pPr>
        <w:rPr>
          <w:rFonts w:ascii="Cambria" w:hAnsi="Cambria"/>
          <w:sz w:val="22"/>
          <w:szCs w:val="22"/>
          <w:lang w:val="en-US"/>
        </w:rPr>
      </w:pPr>
      <w:bookmarkStart w:id="0" w:name="_GoBack"/>
      <w:bookmarkEnd w:id="0"/>
      <w:r w:rsidRPr="008F69C8">
        <w:rPr>
          <w:rFonts w:ascii="Cambria" w:hAnsi="Cambria"/>
          <w:sz w:val="22"/>
          <w:szCs w:val="22"/>
          <w:lang w:val="en-US"/>
        </w:rPr>
        <w:t xml:space="preserve">Supplementary Table 1: Details of the </w:t>
      </w:r>
      <w:r w:rsidR="006833E9">
        <w:rPr>
          <w:rFonts w:ascii="Cambria" w:hAnsi="Cambria"/>
          <w:sz w:val="22"/>
          <w:szCs w:val="22"/>
          <w:lang w:val="en-US"/>
        </w:rPr>
        <w:t xml:space="preserve">genome wide significant </w:t>
      </w:r>
      <w:r w:rsidRPr="008F69C8">
        <w:rPr>
          <w:rFonts w:ascii="Cambria" w:hAnsi="Cambria"/>
          <w:sz w:val="22"/>
          <w:szCs w:val="22"/>
          <w:lang w:val="en-US"/>
        </w:rPr>
        <w:t>genetic variants used to predict interleukin-18, interleukin-12, interleukin-23 and interferon-</w:t>
      </w:r>
      <w:r w:rsidRPr="008F69C8">
        <w:rPr>
          <w:rFonts w:ascii="Cambria" w:hAnsi="Cambria" w:cs="Calibri"/>
          <w:color w:val="000000"/>
          <w:sz w:val="22"/>
          <w:szCs w:val="22"/>
        </w:rPr>
        <w:sym w:font="Symbol" w:char="F067"/>
      </w:r>
    </w:p>
    <w:tbl>
      <w:tblPr>
        <w:tblW w:w="9356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92"/>
        <w:gridCol w:w="1276"/>
        <w:gridCol w:w="1418"/>
        <w:gridCol w:w="567"/>
        <w:gridCol w:w="1134"/>
        <w:gridCol w:w="709"/>
        <w:gridCol w:w="708"/>
        <w:gridCol w:w="709"/>
        <w:gridCol w:w="851"/>
        <w:gridCol w:w="992"/>
      </w:tblGrid>
      <w:tr w:rsidR="0045724C" w:rsidRPr="008F69C8" w14:paraId="33468AE4" w14:textId="77777777" w:rsidTr="003E3E1E">
        <w:trPr>
          <w:trHeight w:val="510"/>
          <w:jc w:val="center"/>
        </w:trPr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100AB631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2"/>
                <w:szCs w:val="22"/>
              </w:rPr>
            </w:pPr>
            <w:r w:rsidRPr="008F69C8">
              <w:rPr>
                <w:rFonts w:ascii="Cambria" w:hAnsi="Cambria" w:cs="Calibri"/>
                <w:color w:val="000000"/>
                <w:sz w:val="22"/>
                <w:szCs w:val="22"/>
              </w:rPr>
              <w:t>Exposur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5FC25FC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2"/>
                <w:szCs w:val="22"/>
              </w:rPr>
            </w:pPr>
            <w:r w:rsidRPr="008F69C8">
              <w:rPr>
                <w:rFonts w:ascii="Cambria" w:hAnsi="Cambria" w:cs="Calibri"/>
                <w:color w:val="000000"/>
                <w:sz w:val="22"/>
                <w:szCs w:val="22"/>
              </w:rPr>
              <w:t>SNP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3549E028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2"/>
                <w:szCs w:val="22"/>
              </w:rPr>
            </w:pPr>
            <w:r w:rsidRPr="008F69C8">
              <w:rPr>
                <w:rFonts w:ascii="Cambria" w:hAnsi="Cambria" w:cs="Calibri"/>
                <w:color w:val="000000"/>
                <w:sz w:val="22"/>
                <w:szCs w:val="22"/>
              </w:rPr>
              <w:t>Gene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</w:tcPr>
          <w:p w14:paraId="6E292D6E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2"/>
                <w:szCs w:val="22"/>
              </w:rPr>
            </w:pPr>
            <w:r w:rsidRPr="008F69C8">
              <w:rPr>
                <w:rFonts w:ascii="Cambria" w:hAnsi="Cambria" w:cs="Calibri"/>
                <w:color w:val="000000"/>
                <w:sz w:val="22"/>
                <w:szCs w:val="22"/>
              </w:rPr>
              <w:t>chr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CC0B911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2"/>
                <w:szCs w:val="22"/>
              </w:rPr>
            </w:pPr>
            <w:r w:rsidRPr="008F69C8">
              <w:rPr>
                <w:rFonts w:ascii="Cambria" w:hAnsi="Cambria" w:cs="Calibri"/>
                <w:color w:val="000000"/>
                <w:sz w:val="22"/>
                <w:szCs w:val="22"/>
              </w:rPr>
              <w:t>pos</w:t>
            </w:r>
            <w:r>
              <w:rPr>
                <w:rFonts w:ascii="Cambria" w:hAnsi="Cambria" w:cs="Calibri"/>
                <w:color w:val="000000"/>
                <w:sz w:val="22"/>
                <w:szCs w:val="22"/>
              </w:rPr>
              <w:t>ition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8888E6D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2"/>
                <w:szCs w:val="22"/>
              </w:rPr>
            </w:pPr>
            <w:r w:rsidRPr="008F69C8">
              <w:rPr>
                <w:rFonts w:ascii="Cambria" w:hAnsi="Cambria" w:cs="Calibri"/>
                <w:color w:val="000000"/>
                <w:sz w:val="22"/>
                <w:szCs w:val="22"/>
              </w:rPr>
              <w:t>Effect allele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9CCCFDA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2"/>
                <w:szCs w:val="22"/>
              </w:rPr>
            </w:pPr>
            <w:r w:rsidRPr="008F69C8">
              <w:rPr>
                <w:rFonts w:ascii="Cambria" w:hAnsi="Cambria" w:cs="Calibri"/>
                <w:color w:val="000000"/>
                <w:sz w:val="22"/>
                <w:szCs w:val="22"/>
              </w:rPr>
              <w:t>Other allele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14EB963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2"/>
                <w:szCs w:val="22"/>
              </w:rPr>
            </w:pPr>
            <w:r w:rsidRPr="008F69C8">
              <w:rPr>
                <w:rFonts w:ascii="Cambria" w:hAnsi="Cambria" w:cs="Calibri"/>
                <w:color w:val="000000"/>
                <w:sz w:val="22"/>
                <w:szCs w:val="22"/>
              </w:rPr>
              <w:t>beta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42AC09D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2"/>
                <w:szCs w:val="22"/>
              </w:rPr>
            </w:pPr>
            <w:r w:rsidRPr="008F69C8">
              <w:rPr>
                <w:rFonts w:ascii="Cambria" w:hAnsi="Cambria" w:cs="Calibri"/>
                <w:color w:val="000000"/>
                <w:sz w:val="22"/>
                <w:szCs w:val="22"/>
              </w:rPr>
              <w:t>p</w:t>
            </w:r>
            <w:r>
              <w:rPr>
                <w:rFonts w:ascii="Cambria" w:hAnsi="Cambria" w:cs="Calibri"/>
                <w:color w:val="000000"/>
                <w:sz w:val="22"/>
                <w:szCs w:val="22"/>
              </w:rPr>
              <w:t>-</w:t>
            </w:r>
            <w:r w:rsidRPr="008F69C8">
              <w:rPr>
                <w:rFonts w:ascii="Cambria" w:hAnsi="Cambria" w:cs="Calibri"/>
                <w:color w:val="000000"/>
                <w:sz w:val="22"/>
                <w:szCs w:val="22"/>
              </w:rPr>
              <w:t>val</w:t>
            </w:r>
            <w:r>
              <w:rPr>
                <w:rFonts w:ascii="Cambria" w:hAnsi="Cambria" w:cs="Calibri"/>
                <w:color w:val="000000"/>
                <w:sz w:val="22"/>
                <w:szCs w:val="22"/>
              </w:rPr>
              <w:t>u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72C22F9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2"/>
                <w:szCs w:val="22"/>
              </w:rPr>
            </w:pPr>
            <w:r w:rsidRPr="008F69C8">
              <w:rPr>
                <w:rFonts w:ascii="Cambria" w:hAnsi="Cambria" w:cs="Calibri"/>
                <w:color w:val="000000"/>
                <w:sz w:val="22"/>
                <w:szCs w:val="22"/>
              </w:rPr>
              <w:t>S</w:t>
            </w:r>
            <w:r>
              <w:rPr>
                <w:rFonts w:ascii="Cambria" w:hAnsi="Cambria" w:cs="Calibri"/>
                <w:color w:val="000000"/>
                <w:sz w:val="22"/>
                <w:szCs w:val="22"/>
              </w:rPr>
              <w:t>tandard error</w:t>
            </w:r>
          </w:p>
        </w:tc>
      </w:tr>
      <w:tr w:rsidR="0045724C" w:rsidRPr="008F69C8" w14:paraId="6C4DB9F5" w14:textId="77777777" w:rsidTr="003E3E1E">
        <w:trPr>
          <w:trHeight w:val="320"/>
          <w:jc w:val="center"/>
        </w:trPr>
        <w:tc>
          <w:tcPr>
            <w:tcW w:w="992" w:type="dxa"/>
            <w:tcBorders>
              <w:top w:val="single" w:sz="4" w:space="0" w:color="auto"/>
            </w:tcBorders>
          </w:tcPr>
          <w:p w14:paraId="344B1DE7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IL-18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C6EEED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rs115267715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2AC8C2EE" w14:textId="77777777" w:rsidR="0045724C" w:rsidRPr="008F69C8" w:rsidRDefault="0045724C" w:rsidP="003E3E1E">
            <w:pPr>
              <w:rPr>
                <w:rFonts w:ascii="Cambria" w:hAnsi="Cambria" w:cs="Calibri"/>
                <w:i/>
                <w:iCs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theme="minorHAnsi"/>
                <w:i/>
                <w:iCs/>
                <w:sz w:val="20"/>
                <w:szCs w:val="20"/>
                <w:lang w:val="en-US"/>
              </w:rPr>
              <w:t>CDK7</w:t>
            </w:r>
          </w:p>
        </w:tc>
        <w:tc>
          <w:tcPr>
            <w:tcW w:w="567" w:type="dxa"/>
            <w:tcBorders>
              <w:top w:val="single" w:sz="4" w:space="0" w:color="auto"/>
            </w:tcBorders>
            <w:vAlign w:val="bottom"/>
          </w:tcPr>
          <w:p w14:paraId="72EAED37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bottom"/>
          </w:tcPr>
          <w:p w14:paraId="399B3F22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68535015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D1C16A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T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F5AC9D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C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EBEA37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0.4508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84F81A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1.72E-08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2ED928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0.08</w:t>
            </w:r>
          </w:p>
        </w:tc>
      </w:tr>
      <w:tr w:rsidR="0045724C" w:rsidRPr="008F69C8" w14:paraId="38D9953A" w14:textId="77777777" w:rsidTr="003E3E1E">
        <w:trPr>
          <w:trHeight w:val="320"/>
          <w:jc w:val="center"/>
        </w:trPr>
        <w:tc>
          <w:tcPr>
            <w:tcW w:w="992" w:type="dxa"/>
          </w:tcPr>
          <w:p w14:paraId="7CE3D174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E74D3F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rs17229943</w:t>
            </w:r>
          </w:p>
        </w:tc>
        <w:tc>
          <w:tcPr>
            <w:tcW w:w="1418" w:type="dxa"/>
          </w:tcPr>
          <w:p w14:paraId="268B3857" w14:textId="77777777" w:rsidR="0045724C" w:rsidRPr="008F69C8" w:rsidRDefault="0045724C" w:rsidP="003E3E1E">
            <w:pPr>
              <w:rPr>
                <w:rFonts w:ascii="Cambria" w:hAnsi="Cambria" w:cs="Calibri"/>
                <w:i/>
                <w:iCs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theme="minorHAnsi"/>
                <w:i/>
                <w:iCs/>
                <w:sz w:val="20"/>
                <w:szCs w:val="20"/>
                <w:lang w:val="en-US"/>
              </w:rPr>
              <w:t>OCLN</w:t>
            </w:r>
          </w:p>
        </w:tc>
        <w:tc>
          <w:tcPr>
            <w:tcW w:w="567" w:type="dxa"/>
            <w:vAlign w:val="bottom"/>
          </w:tcPr>
          <w:p w14:paraId="45FD1BE6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134" w:type="dxa"/>
            <w:vAlign w:val="bottom"/>
          </w:tcPr>
          <w:p w14:paraId="1A242C89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68682536</w:t>
            </w: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CD3F69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C</w:t>
            </w:r>
          </w:p>
        </w:tc>
        <w:tc>
          <w:tcPr>
            <w:tcW w:w="70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068F76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A</w:t>
            </w: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BA8680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0.312</w:t>
            </w:r>
          </w:p>
        </w:tc>
        <w:tc>
          <w:tcPr>
            <w:tcW w:w="85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C68DE0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1.62E-11</w:t>
            </w:r>
          </w:p>
        </w:tc>
        <w:tc>
          <w:tcPr>
            <w:tcW w:w="99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3DBF1E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0.0463</w:t>
            </w:r>
          </w:p>
        </w:tc>
      </w:tr>
      <w:tr w:rsidR="0045724C" w:rsidRPr="008F69C8" w14:paraId="150F9C55" w14:textId="77777777" w:rsidTr="003E3E1E">
        <w:trPr>
          <w:trHeight w:val="320"/>
          <w:jc w:val="center"/>
        </w:trPr>
        <w:tc>
          <w:tcPr>
            <w:tcW w:w="992" w:type="dxa"/>
          </w:tcPr>
          <w:p w14:paraId="0E3E95CF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05ECEF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rs385076</w:t>
            </w:r>
          </w:p>
        </w:tc>
        <w:tc>
          <w:tcPr>
            <w:tcW w:w="1418" w:type="dxa"/>
          </w:tcPr>
          <w:p w14:paraId="085F5249" w14:textId="77777777" w:rsidR="0045724C" w:rsidRPr="008F69C8" w:rsidRDefault="0045724C" w:rsidP="003E3E1E">
            <w:pPr>
              <w:rPr>
                <w:rFonts w:ascii="Cambria" w:hAnsi="Cambria" w:cs="Calibri"/>
                <w:i/>
                <w:iCs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theme="minorHAnsi"/>
                <w:i/>
                <w:iCs/>
                <w:sz w:val="20"/>
                <w:szCs w:val="20"/>
                <w:lang w:val="en-US"/>
              </w:rPr>
              <w:t>NLRC4</w:t>
            </w:r>
          </w:p>
        </w:tc>
        <w:tc>
          <w:tcPr>
            <w:tcW w:w="567" w:type="dxa"/>
            <w:vAlign w:val="bottom"/>
          </w:tcPr>
          <w:p w14:paraId="4BE47C9B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  <w:vAlign w:val="bottom"/>
          </w:tcPr>
          <w:p w14:paraId="178D2818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32489851</w:t>
            </w: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47D5C5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C</w:t>
            </w:r>
          </w:p>
        </w:tc>
        <w:tc>
          <w:tcPr>
            <w:tcW w:w="70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E0B11E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T</w:t>
            </w: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F7C1D6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0.2432</w:t>
            </w:r>
          </w:p>
        </w:tc>
        <w:tc>
          <w:tcPr>
            <w:tcW w:w="85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D404D7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1.66E-22</w:t>
            </w:r>
          </w:p>
        </w:tc>
        <w:tc>
          <w:tcPr>
            <w:tcW w:w="99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CA5444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0.0248</w:t>
            </w:r>
          </w:p>
        </w:tc>
      </w:tr>
      <w:tr w:rsidR="0045724C" w:rsidRPr="008F69C8" w14:paraId="797E52C6" w14:textId="77777777" w:rsidTr="003E3E1E">
        <w:trPr>
          <w:trHeight w:val="320"/>
          <w:jc w:val="center"/>
        </w:trPr>
        <w:tc>
          <w:tcPr>
            <w:tcW w:w="992" w:type="dxa"/>
          </w:tcPr>
          <w:p w14:paraId="12ED2460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9932E5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rs71478720</w:t>
            </w:r>
          </w:p>
        </w:tc>
        <w:tc>
          <w:tcPr>
            <w:tcW w:w="1418" w:type="dxa"/>
          </w:tcPr>
          <w:p w14:paraId="464241A0" w14:textId="77777777" w:rsidR="0045724C" w:rsidRPr="008F69C8" w:rsidRDefault="0045724C" w:rsidP="003E3E1E">
            <w:pPr>
              <w:rPr>
                <w:rFonts w:ascii="Cambria" w:hAnsi="Cambria" w:cs="Calibri"/>
                <w:i/>
                <w:iCs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theme="minorHAnsi"/>
                <w:i/>
                <w:iCs/>
                <w:sz w:val="20"/>
                <w:szCs w:val="20"/>
                <w:lang w:val="en-US"/>
              </w:rPr>
              <w:t>IL10</w:t>
            </w:r>
          </w:p>
        </w:tc>
        <w:tc>
          <w:tcPr>
            <w:tcW w:w="567" w:type="dxa"/>
            <w:vAlign w:val="bottom"/>
          </w:tcPr>
          <w:p w14:paraId="76DC6712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134" w:type="dxa"/>
            <w:vAlign w:val="bottom"/>
          </w:tcPr>
          <w:p w14:paraId="006B167A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112009605</w:t>
            </w: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4A0064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T</w:t>
            </w:r>
          </w:p>
        </w:tc>
        <w:tc>
          <w:tcPr>
            <w:tcW w:w="70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FDCD66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C</w:t>
            </w: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BDBBEE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-0.2669</w:t>
            </w:r>
          </w:p>
        </w:tc>
        <w:tc>
          <w:tcPr>
            <w:tcW w:w="85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DF4A9C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3.71E-22</w:t>
            </w:r>
          </w:p>
        </w:tc>
        <w:tc>
          <w:tcPr>
            <w:tcW w:w="99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3E48DF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0.0276</w:t>
            </w:r>
          </w:p>
        </w:tc>
      </w:tr>
      <w:tr w:rsidR="0045724C" w:rsidRPr="008F69C8" w14:paraId="69BEDCE6" w14:textId="77777777" w:rsidTr="003E3E1E">
        <w:trPr>
          <w:trHeight w:val="320"/>
          <w:jc w:val="center"/>
        </w:trPr>
        <w:tc>
          <w:tcPr>
            <w:tcW w:w="992" w:type="dxa"/>
          </w:tcPr>
          <w:p w14:paraId="7E3A65DE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163043D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418" w:type="dxa"/>
          </w:tcPr>
          <w:p w14:paraId="6EA6651C" w14:textId="77777777" w:rsidR="0045724C" w:rsidRPr="008F69C8" w:rsidRDefault="0045724C" w:rsidP="003E3E1E">
            <w:pPr>
              <w:rPr>
                <w:rFonts w:ascii="Cambria" w:hAnsi="Cambria" w:cstheme="minorHAnsi"/>
                <w:i/>
                <w:iCs/>
                <w:sz w:val="20"/>
                <w:szCs w:val="20"/>
                <w:lang w:val="en-US"/>
              </w:rPr>
            </w:pPr>
          </w:p>
        </w:tc>
        <w:tc>
          <w:tcPr>
            <w:tcW w:w="567" w:type="dxa"/>
            <w:vAlign w:val="bottom"/>
          </w:tcPr>
          <w:p w14:paraId="0081D1EC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bottom"/>
          </w:tcPr>
          <w:p w14:paraId="0F5EE9D5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73D5277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6918C84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8C867B0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B3EAC91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E6F2A83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</w:tr>
      <w:tr w:rsidR="0045724C" w:rsidRPr="008F69C8" w14:paraId="615CDA2B" w14:textId="77777777" w:rsidTr="003E3E1E">
        <w:trPr>
          <w:trHeight w:hRule="exact" w:val="284"/>
          <w:jc w:val="center"/>
        </w:trPr>
        <w:tc>
          <w:tcPr>
            <w:tcW w:w="992" w:type="dxa"/>
          </w:tcPr>
          <w:p w14:paraId="5A2D4051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IL-12</w:t>
            </w:r>
          </w:p>
        </w:tc>
        <w:tc>
          <w:tcPr>
            <w:tcW w:w="1276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15093853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rs7208047</w:t>
            </w:r>
          </w:p>
          <w:p w14:paraId="1DC273EA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418" w:type="dxa"/>
          </w:tcPr>
          <w:p w14:paraId="47E58E7B" w14:textId="77777777" w:rsidR="0045724C" w:rsidRPr="008F69C8" w:rsidRDefault="0045724C" w:rsidP="003E3E1E">
            <w:pPr>
              <w:rPr>
                <w:rFonts w:ascii="Cambria" w:hAnsi="Cambria" w:cstheme="minorHAnsi"/>
                <w:i/>
                <w:iCs/>
                <w:sz w:val="20"/>
                <w:szCs w:val="20"/>
                <w:lang w:val="en-US"/>
              </w:rPr>
            </w:pPr>
            <w:r w:rsidRPr="008F69C8">
              <w:rPr>
                <w:rFonts w:ascii="Cambria" w:hAnsi="Cambria"/>
                <w:i/>
                <w:iCs/>
                <w:color w:val="333333"/>
                <w:sz w:val="20"/>
                <w:szCs w:val="20"/>
                <w:shd w:val="clear" w:color="auto" w:fill="FFFFFF"/>
              </w:rPr>
              <w:t>RPL7P48</w:t>
            </w:r>
          </w:p>
        </w:tc>
        <w:tc>
          <w:tcPr>
            <w:tcW w:w="567" w:type="dxa"/>
          </w:tcPr>
          <w:p w14:paraId="4C97E08C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17</w:t>
            </w:r>
          </w:p>
          <w:p w14:paraId="798E28DB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</w:tcPr>
          <w:p w14:paraId="5DC25D22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49620242</w:t>
            </w:r>
          </w:p>
          <w:p w14:paraId="047BB9B2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198F9B10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G</w:t>
            </w:r>
          </w:p>
        </w:tc>
        <w:tc>
          <w:tcPr>
            <w:tcW w:w="70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353C6D89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A</w:t>
            </w: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6A42E780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-0.1485</w:t>
            </w:r>
          </w:p>
          <w:p w14:paraId="23B80553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65B1033D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3.55E-08</w:t>
            </w:r>
          </w:p>
          <w:p w14:paraId="52D61CF1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7B2124F6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0.0269</w:t>
            </w:r>
          </w:p>
          <w:p w14:paraId="4193E249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</w:tr>
      <w:tr w:rsidR="0045724C" w:rsidRPr="008F69C8" w14:paraId="42D7B580" w14:textId="77777777" w:rsidTr="003E3E1E">
        <w:trPr>
          <w:trHeight w:hRule="exact" w:val="284"/>
          <w:jc w:val="center"/>
        </w:trPr>
        <w:tc>
          <w:tcPr>
            <w:tcW w:w="992" w:type="dxa"/>
          </w:tcPr>
          <w:p w14:paraId="422A80AF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739783FA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418" w:type="dxa"/>
          </w:tcPr>
          <w:p w14:paraId="16AEF5D3" w14:textId="77777777" w:rsidR="0045724C" w:rsidRPr="008F69C8" w:rsidRDefault="0045724C" w:rsidP="003E3E1E">
            <w:pPr>
              <w:rPr>
                <w:rFonts w:ascii="Cambria" w:hAnsi="Cambria" w:cstheme="minorHAnsi"/>
                <w:i/>
                <w:iCs/>
                <w:sz w:val="20"/>
                <w:szCs w:val="20"/>
                <w:lang w:val="en-US"/>
              </w:rPr>
            </w:pPr>
          </w:p>
        </w:tc>
        <w:tc>
          <w:tcPr>
            <w:tcW w:w="567" w:type="dxa"/>
          </w:tcPr>
          <w:p w14:paraId="511957A0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</w:tcPr>
          <w:p w14:paraId="544362E6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38360039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0AB36F6A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20C5EDC8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643FD4F1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7FD8FFBB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</w:tr>
      <w:tr w:rsidR="0045724C" w:rsidRPr="008F69C8" w14:paraId="61E796DA" w14:textId="77777777" w:rsidTr="003E3E1E">
        <w:trPr>
          <w:trHeight w:hRule="exact" w:val="284"/>
          <w:jc w:val="center"/>
        </w:trPr>
        <w:tc>
          <w:tcPr>
            <w:tcW w:w="992" w:type="dxa"/>
          </w:tcPr>
          <w:p w14:paraId="685AC00C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IL-23</w:t>
            </w:r>
          </w:p>
        </w:tc>
        <w:tc>
          <w:tcPr>
            <w:tcW w:w="1276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7C86704F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rs4921223</w:t>
            </w:r>
          </w:p>
          <w:p w14:paraId="4C8F92BD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418" w:type="dxa"/>
          </w:tcPr>
          <w:p w14:paraId="3AFD493B" w14:textId="77777777" w:rsidR="0045724C" w:rsidRPr="008F69C8" w:rsidRDefault="0045724C" w:rsidP="003E3E1E">
            <w:pPr>
              <w:rPr>
                <w:rFonts w:ascii="Cambria" w:hAnsi="Cambria" w:cstheme="minorHAnsi"/>
                <w:i/>
                <w:iCs/>
                <w:sz w:val="20"/>
                <w:szCs w:val="20"/>
                <w:lang w:val="en-US"/>
              </w:rPr>
            </w:pPr>
            <w:r w:rsidRPr="008F69C8">
              <w:rPr>
                <w:rFonts w:ascii="Cambria" w:hAnsi="Cambria"/>
                <w:i/>
                <w:iCs/>
                <w:color w:val="000000" w:themeColor="text1"/>
                <w:sz w:val="20"/>
                <w:szCs w:val="20"/>
                <w:shd w:val="clear" w:color="auto" w:fill="FFFFFF"/>
              </w:rPr>
              <w:t>AC008697.1</w:t>
            </w:r>
          </w:p>
        </w:tc>
        <w:tc>
          <w:tcPr>
            <w:tcW w:w="567" w:type="dxa"/>
          </w:tcPr>
          <w:p w14:paraId="21EF3DD8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1134" w:type="dxa"/>
          </w:tcPr>
          <w:p w14:paraId="72244009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158792306</w:t>
            </w:r>
          </w:p>
          <w:p w14:paraId="73B99ECA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188115682</w:t>
            </w:r>
          </w:p>
          <w:p w14:paraId="330D9F99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2CB07FEF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G</w:t>
            </w:r>
          </w:p>
        </w:tc>
        <w:tc>
          <w:tcPr>
            <w:tcW w:w="70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0A28B504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A</w:t>
            </w: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56B50EFA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0.3111</w:t>
            </w:r>
          </w:p>
          <w:p w14:paraId="7B0C7352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27B0FD36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8.32E-33</w:t>
            </w:r>
          </w:p>
          <w:p w14:paraId="4BEED429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244E170B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0.0261</w:t>
            </w:r>
          </w:p>
          <w:p w14:paraId="62D6B4EB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</w:tr>
      <w:tr w:rsidR="0045724C" w:rsidRPr="008F69C8" w14:paraId="344A0806" w14:textId="77777777" w:rsidTr="003E3E1E">
        <w:trPr>
          <w:trHeight w:hRule="exact" w:val="284"/>
          <w:jc w:val="center"/>
        </w:trPr>
        <w:tc>
          <w:tcPr>
            <w:tcW w:w="992" w:type="dxa"/>
          </w:tcPr>
          <w:p w14:paraId="0C93103A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00E22B2F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rs9815073</w:t>
            </w:r>
          </w:p>
          <w:p w14:paraId="7F9F60B2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418" w:type="dxa"/>
          </w:tcPr>
          <w:p w14:paraId="204D7677" w14:textId="77777777" w:rsidR="0045724C" w:rsidRPr="008F69C8" w:rsidRDefault="0045724C" w:rsidP="003E3E1E">
            <w:pPr>
              <w:rPr>
                <w:rFonts w:ascii="Cambria" w:hAnsi="Cambria" w:cstheme="minorHAnsi"/>
                <w:i/>
                <w:iCs/>
                <w:sz w:val="20"/>
                <w:szCs w:val="20"/>
                <w:lang w:val="en-US"/>
              </w:rPr>
            </w:pPr>
            <w:r w:rsidRPr="008F69C8">
              <w:rPr>
                <w:rFonts w:ascii="Cambria" w:hAnsi="Cambria"/>
                <w:i/>
                <w:iCs/>
                <w:sz w:val="20"/>
                <w:szCs w:val="20"/>
                <w:lang w:val="en-US"/>
              </w:rPr>
              <w:t>LPP</w:t>
            </w:r>
          </w:p>
        </w:tc>
        <w:tc>
          <w:tcPr>
            <w:tcW w:w="567" w:type="dxa"/>
          </w:tcPr>
          <w:p w14:paraId="56C68487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1134" w:type="dxa"/>
          </w:tcPr>
          <w:p w14:paraId="18D70BF5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188115682</w:t>
            </w:r>
          </w:p>
          <w:p w14:paraId="0CF27279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4C1E55D6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A</w:t>
            </w:r>
          </w:p>
        </w:tc>
        <w:tc>
          <w:tcPr>
            <w:tcW w:w="70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42CFD054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C</w:t>
            </w: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3977FB56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0.2146</w:t>
            </w:r>
          </w:p>
          <w:p w14:paraId="4AF1DD65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3BC74CA6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8.71E-15</w:t>
            </w:r>
          </w:p>
          <w:p w14:paraId="67D457CA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5838D844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0.0277</w:t>
            </w:r>
          </w:p>
          <w:p w14:paraId="17CD9A86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  <w:p w14:paraId="45ADB6C9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</w:tr>
      <w:tr w:rsidR="0045724C" w:rsidRPr="008F69C8" w14:paraId="2CA6F0BC" w14:textId="77777777" w:rsidTr="003E3E1E">
        <w:trPr>
          <w:trHeight w:hRule="exact" w:val="284"/>
          <w:jc w:val="center"/>
        </w:trPr>
        <w:tc>
          <w:tcPr>
            <w:tcW w:w="992" w:type="dxa"/>
          </w:tcPr>
          <w:p w14:paraId="1722A134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268F0542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418" w:type="dxa"/>
          </w:tcPr>
          <w:p w14:paraId="57C985C0" w14:textId="77777777" w:rsidR="0045724C" w:rsidRPr="008F69C8" w:rsidRDefault="0045724C" w:rsidP="003E3E1E">
            <w:pPr>
              <w:rPr>
                <w:rFonts w:ascii="Cambria" w:hAnsi="Cambria" w:cstheme="minorHAnsi"/>
                <w:i/>
                <w:iCs/>
                <w:sz w:val="20"/>
                <w:szCs w:val="20"/>
                <w:lang w:val="en-US"/>
              </w:rPr>
            </w:pPr>
          </w:p>
        </w:tc>
        <w:tc>
          <w:tcPr>
            <w:tcW w:w="567" w:type="dxa"/>
          </w:tcPr>
          <w:p w14:paraId="691CE93E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</w:tcPr>
          <w:p w14:paraId="152CEF34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77E16525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1CF232AE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128F08F7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1457B7B6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042F7BA4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</w:tr>
      <w:tr w:rsidR="0045724C" w:rsidRPr="008F69C8" w14:paraId="5C32683B" w14:textId="77777777" w:rsidTr="003E3E1E">
        <w:trPr>
          <w:trHeight w:hRule="exact" w:val="284"/>
          <w:jc w:val="center"/>
        </w:trPr>
        <w:tc>
          <w:tcPr>
            <w:tcW w:w="992" w:type="dxa"/>
          </w:tcPr>
          <w:p w14:paraId="1B6E31F1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IFN</w:t>
            </w: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sym w:font="Symbol" w:char="F067"/>
            </w:r>
          </w:p>
        </w:tc>
        <w:tc>
          <w:tcPr>
            <w:tcW w:w="1276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6D7EB5A0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rs7459901</w:t>
            </w:r>
          </w:p>
          <w:p w14:paraId="310ABB7A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418" w:type="dxa"/>
          </w:tcPr>
          <w:p w14:paraId="03C71702" w14:textId="77777777" w:rsidR="0045724C" w:rsidRPr="008F69C8" w:rsidRDefault="0045724C" w:rsidP="003E3E1E">
            <w:pPr>
              <w:rPr>
                <w:rFonts w:ascii="Cambria" w:hAnsi="Cambria" w:cstheme="minorHAnsi"/>
                <w:i/>
                <w:iCs/>
                <w:sz w:val="20"/>
                <w:szCs w:val="20"/>
                <w:lang w:val="en-US"/>
              </w:rPr>
            </w:pPr>
            <w:r w:rsidRPr="008F69C8">
              <w:rPr>
                <w:rFonts w:ascii="Cambria" w:hAnsi="Cambria"/>
                <w:i/>
                <w:iCs/>
                <w:color w:val="333333"/>
                <w:sz w:val="20"/>
                <w:szCs w:val="20"/>
                <w:shd w:val="clear" w:color="auto" w:fill="FFFFFF"/>
              </w:rPr>
              <w:t>RP11-756K15.2</w:t>
            </w:r>
          </w:p>
        </w:tc>
        <w:tc>
          <w:tcPr>
            <w:tcW w:w="567" w:type="dxa"/>
          </w:tcPr>
          <w:p w14:paraId="07CA597C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134" w:type="dxa"/>
          </w:tcPr>
          <w:p w14:paraId="78D78E89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58281744</w:t>
            </w:r>
          </w:p>
          <w:p w14:paraId="00840939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64626F1A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T</w:t>
            </w:r>
          </w:p>
        </w:tc>
        <w:tc>
          <w:tcPr>
            <w:tcW w:w="70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2F4D1668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G</w:t>
            </w: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3B61708B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0.3041</w:t>
            </w:r>
          </w:p>
          <w:p w14:paraId="24275964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149D2374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3.09E-08</w:t>
            </w:r>
          </w:p>
          <w:p w14:paraId="6B65CF9C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4.07E-09</w:t>
            </w:r>
          </w:p>
          <w:p w14:paraId="3BDA95E6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4BB566B4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0.0549</w:t>
            </w:r>
          </w:p>
          <w:p w14:paraId="0931F28B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</w:tr>
      <w:tr w:rsidR="0045724C" w:rsidRPr="008F69C8" w14:paraId="08734143" w14:textId="77777777" w:rsidTr="003E3E1E">
        <w:trPr>
          <w:trHeight w:hRule="exact" w:val="284"/>
          <w:jc w:val="center"/>
        </w:trPr>
        <w:tc>
          <w:tcPr>
            <w:tcW w:w="992" w:type="dxa"/>
          </w:tcPr>
          <w:p w14:paraId="14D57FF2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5D9A1897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rs7567468</w:t>
            </w:r>
          </w:p>
          <w:p w14:paraId="7BAE431A" w14:textId="77777777" w:rsidR="0045724C" w:rsidRPr="008F69C8" w:rsidRDefault="0045724C" w:rsidP="003E3E1E">
            <w:pPr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1418" w:type="dxa"/>
          </w:tcPr>
          <w:p w14:paraId="67512C03" w14:textId="77777777" w:rsidR="0045724C" w:rsidRPr="008F69C8" w:rsidRDefault="0045724C" w:rsidP="003E3E1E">
            <w:pPr>
              <w:rPr>
                <w:rFonts w:ascii="Cambria" w:hAnsi="Cambria" w:cstheme="minorHAnsi"/>
                <w:i/>
                <w:iCs/>
                <w:sz w:val="20"/>
                <w:szCs w:val="20"/>
                <w:lang w:val="en-US"/>
              </w:rPr>
            </w:pPr>
            <w:r w:rsidRPr="008F69C8">
              <w:rPr>
                <w:rFonts w:ascii="Cambria" w:hAnsi="Cambria"/>
                <w:i/>
                <w:iCs/>
                <w:color w:val="333333"/>
                <w:sz w:val="20"/>
                <w:szCs w:val="20"/>
                <w:shd w:val="clear" w:color="auto" w:fill="FFFFFF"/>
              </w:rPr>
              <w:t>UGT1A4</w:t>
            </w:r>
          </w:p>
        </w:tc>
        <w:tc>
          <w:tcPr>
            <w:tcW w:w="567" w:type="dxa"/>
          </w:tcPr>
          <w:p w14:paraId="30125AC3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134" w:type="dxa"/>
          </w:tcPr>
          <w:p w14:paraId="4B30C55A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234642838</w:t>
            </w:r>
          </w:p>
          <w:p w14:paraId="290FF7B8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649F2881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T</w:t>
            </w:r>
          </w:p>
        </w:tc>
        <w:tc>
          <w:tcPr>
            <w:tcW w:w="70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48E1D4D3" w14:textId="77777777" w:rsidR="0045724C" w:rsidRPr="008F69C8" w:rsidRDefault="0045724C" w:rsidP="003E3E1E">
            <w:pPr>
              <w:jc w:val="center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C</w:t>
            </w:r>
          </w:p>
        </w:tc>
        <w:tc>
          <w:tcPr>
            <w:tcW w:w="70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1AAE7513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0.1624</w:t>
            </w:r>
          </w:p>
          <w:p w14:paraId="31CE2C40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4D845EA1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4.07E-09</w:t>
            </w:r>
          </w:p>
          <w:p w14:paraId="6A2F15FC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2B6B5A09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  <w:r w:rsidRPr="008F69C8">
              <w:rPr>
                <w:rFonts w:ascii="Cambria" w:hAnsi="Cambria" w:cs="Calibri"/>
                <w:color w:val="000000"/>
                <w:sz w:val="20"/>
                <w:szCs w:val="20"/>
              </w:rPr>
              <w:t>0.0276</w:t>
            </w:r>
          </w:p>
          <w:p w14:paraId="5069DDEA" w14:textId="77777777" w:rsidR="0045724C" w:rsidRPr="008F69C8" w:rsidRDefault="0045724C" w:rsidP="003E3E1E">
            <w:pPr>
              <w:jc w:val="right"/>
              <w:rPr>
                <w:rFonts w:ascii="Cambria" w:hAnsi="Cambria" w:cs="Calibri"/>
                <w:color w:val="000000"/>
                <w:sz w:val="20"/>
                <w:szCs w:val="20"/>
              </w:rPr>
            </w:pPr>
          </w:p>
        </w:tc>
      </w:tr>
    </w:tbl>
    <w:p w14:paraId="489B665B" w14:textId="3DBEEB41" w:rsidR="0045724C" w:rsidRDefault="00AE7897" w:rsidP="0045724C">
      <w:pPr>
        <w:rPr>
          <w:rFonts w:ascii="Cambria" w:hAnsi="Cambria"/>
          <w:sz w:val="22"/>
          <w:szCs w:val="22"/>
          <w:lang w:val="en-US"/>
        </w:rPr>
      </w:pPr>
      <w:r>
        <w:rPr>
          <w:rFonts w:ascii="Cambria" w:hAnsi="Cambria"/>
          <w:sz w:val="22"/>
          <w:szCs w:val="22"/>
          <w:lang w:val="en-US"/>
        </w:rPr>
        <w:t>SNP single nucleotide polymorphism, IL interleukin</w:t>
      </w:r>
      <w:r w:rsidR="006833E9">
        <w:rPr>
          <w:rFonts w:ascii="Cambria" w:hAnsi="Cambria"/>
          <w:sz w:val="22"/>
          <w:szCs w:val="22"/>
          <w:lang w:val="en-US"/>
        </w:rPr>
        <w:t>, IFN interferon</w:t>
      </w:r>
    </w:p>
    <w:p w14:paraId="6FE8BAA4" w14:textId="3142CBE2" w:rsidR="00AE7897" w:rsidRDefault="00AE7897" w:rsidP="0045724C">
      <w:pPr>
        <w:rPr>
          <w:rFonts w:ascii="Cambria" w:hAnsi="Cambria"/>
          <w:sz w:val="22"/>
          <w:szCs w:val="22"/>
          <w:lang w:val="en-US"/>
        </w:rPr>
      </w:pPr>
    </w:p>
    <w:p w14:paraId="6A94742A" w14:textId="5C397202" w:rsidR="006833E9" w:rsidRDefault="006833E9" w:rsidP="0045724C">
      <w:pPr>
        <w:rPr>
          <w:rFonts w:ascii="Cambria" w:hAnsi="Cambria"/>
          <w:sz w:val="22"/>
          <w:szCs w:val="22"/>
          <w:lang w:val="en-US"/>
        </w:rPr>
      </w:pPr>
    </w:p>
    <w:p w14:paraId="22D78F25" w14:textId="77777777" w:rsidR="006833E9" w:rsidRDefault="006833E9" w:rsidP="0045724C">
      <w:pPr>
        <w:rPr>
          <w:rFonts w:ascii="Cambria" w:hAnsi="Cambria"/>
          <w:sz w:val="22"/>
          <w:szCs w:val="22"/>
          <w:lang w:val="en-US"/>
        </w:rPr>
      </w:pPr>
    </w:p>
    <w:p w14:paraId="533DE2D9" w14:textId="31B478F7" w:rsidR="00AE7897" w:rsidRPr="009E4606" w:rsidRDefault="00AE7897" w:rsidP="00AE7897">
      <w:pPr>
        <w:rPr>
          <w:rFonts w:ascii="Cambria" w:hAnsi="Cambria"/>
          <w:color w:val="0563C1" w:themeColor="hyperlink"/>
          <w:sz w:val="22"/>
          <w:szCs w:val="22"/>
          <w:u w:val="single"/>
          <w:lang w:val="en-US"/>
        </w:rPr>
      </w:pPr>
      <w:r>
        <w:rPr>
          <w:rFonts w:ascii="Cambria" w:hAnsi="Cambria"/>
          <w:sz w:val="22"/>
          <w:szCs w:val="22"/>
          <w:lang w:val="en-US"/>
        </w:rPr>
        <w:t xml:space="preserve">Supplementary </w:t>
      </w:r>
      <w:r w:rsidRPr="009E4606">
        <w:rPr>
          <w:rFonts w:ascii="Cambria" w:hAnsi="Cambria"/>
          <w:sz w:val="22"/>
          <w:szCs w:val="22"/>
          <w:lang w:val="en-US"/>
        </w:rPr>
        <w:t xml:space="preserve">Table </w:t>
      </w:r>
      <w:r>
        <w:rPr>
          <w:rFonts w:ascii="Cambria" w:hAnsi="Cambria"/>
          <w:sz w:val="22"/>
          <w:szCs w:val="22"/>
          <w:lang w:val="en-US"/>
        </w:rPr>
        <w:t>2</w:t>
      </w:r>
      <w:r w:rsidRPr="009E4606">
        <w:rPr>
          <w:rFonts w:ascii="Cambria" w:hAnsi="Cambria"/>
          <w:sz w:val="22"/>
          <w:szCs w:val="22"/>
          <w:lang w:val="en-US"/>
        </w:rPr>
        <w:t xml:space="preserve">: Mendelian randomization estimates for genetically predicted </w:t>
      </w:r>
      <w:r w:rsidRPr="009E4606">
        <w:rPr>
          <w:rFonts w:ascii="Cambria" w:hAnsi="Cambria" w:cs="Segoe UI"/>
          <w:color w:val="212121"/>
          <w:sz w:val="22"/>
          <w:szCs w:val="22"/>
          <w:shd w:val="clear" w:color="auto" w:fill="FFFFFF"/>
        </w:rPr>
        <w:t>interleukin-18 (standard deviation)</w:t>
      </w:r>
      <w:r w:rsidR="006833E9">
        <w:rPr>
          <w:rFonts w:ascii="Cambria" w:hAnsi="Cambria" w:cs="Segoe UI"/>
          <w:color w:val="212121"/>
          <w:sz w:val="22"/>
          <w:szCs w:val="22"/>
          <w:shd w:val="clear" w:color="auto" w:fill="FFFFFF"/>
        </w:rPr>
        <w:t>, based on the 4 genome wide significant SNPs</w:t>
      </w:r>
      <w:r w:rsidRPr="009E4606">
        <w:rPr>
          <w:rFonts w:ascii="Cambria" w:hAnsi="Cambria" w:cs="Segoe UI"/>
          <w:color w:val="212121"/>
          <w:sz w:val="22"/>
          <w:szCs w:val="22"/>
          <w:shd w:val="clear" w:color="auto" w:fill="FFFFFF"/>
        </w:rPr>
        <w:t xml:space="preserve"> </w:t>
      </w:r>
      <w:r w:rsidRPr="009E4606">
        <w:rPr>
          <w:rFonts w:ascii="Cambria" w:hAnsi="Cambria"/>
          <w:sz w:val="22"/>
          <w:szCs w:val="22"/>
          <w:lang w:val="en-US"/>
        </w:rPr>
        <w:fldChar w:fldCharType="begin">
          <w:fldData xml:space="preserve">PEVuZE5vdGU+PENpdGU+PEF1dGhvcj5NY0dvd2FuPC9BdXRob3I+PFllYXI+MjAxOTwvWWVhcj48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</w:fldData>
        </w:fldChar>
      </w:r>
      <w:r w:rsidR="00C23BCD">
        <w:rPr>
          <w:rFonts w:ascii="Cambria" w:hAnsi="Cambria"/>
          <w:sz w:val="22"/>
          <w:szCs w:val="22"/>
          <w:lang w:val="en-US"/>
        </w:rPr>
        <w:instrText xml:space="preserve"> ADDIN EN.CITE </w:instrText>
      </w:r>
      <w:r w:rsidR="00C23BCD">
        <w:rPr>
          <w:rFonts w:ascii="Cambria" w:hAnsi="Cambria"/>
          <w:sz w:val="22"/>
          <w:szCs w:val="22"/>
          <w:lang w:val="en-US"/>
        </w:rPr>
        <w:fldChar w:fldCharType="begin">
          <w:fldData xml:space="preserve">PEVuZE5vdGU+PENpdGU+PEF1dGhvcj5NY0dvd2FuPC9BdXRob3I+PFllYXI+MjAxOTwvWWVhcj48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</w:fldData>
        </w:fldChar>
      </w:r>
      <w:r w:rsidR="00C23BCD">
        <w:rPr>
          <w:rFonts w:ascii="Cambria" w:hAnsi="Cambria"/>
          <w:sz w:val="22"/>
          <w:szCs w:val="22"/>
          <w:lang w:val="en-US"/>
        </w:rPr>
        <w:instrText xml:space="preserve"> ADDIN EN.CITE.DATA </w:instrText>
      </w:r>
      <w:r w:rsidR="00C23BCD">
        <w:rPr>
          <w:rFonts w:ascii="Cambria" w:hAnsi="Cambria"/>
          <w:sz w:val="22"/>
          <w:szCs w:val="22"/>
          <w:lang w:val="en-US"/>
        </w:rPr>
      </w:r>
      <w:r w:rsidR="00C23BCD">
        <w:rPr>
          <w:rFonts w:ascii="Cambria" w:hAnsi="Cambria"/>
          <w:sz w:val="22"/>
          <w:szCs w:val="22"/>
          <w:lang w:val="en-US"/>
        </w:rPr>
        <w:fldChar w:fldCharType="end"/>
      </w:r>
      <w:r w:rsidRPr="009E4606">
        <w:rPr>
          <w:rFonts w:ascii="Cambria" w:hAnsi="Cambria"/>
          <w:sz w:val="22"/>
          <w:szCs w:val="22"/>
          <w:lang w:val="en-US"/>
        </w:rPr>
      </w:r>
      <w:r w:rsidRPr="009E4606">
        <w:rPr>
          <w:rFonts w:ascii="Cambria" w:hAnsi="Cambria"/>
          <w:sz w:val="22"/>
          <w:szCs w:val="22"/>
          <w:lang w:val="en-US"/>
        </w:rPr>
        <w:fldChar w:fldCharType="separate"/>
      </w:r>
      <w:r w:rsidR="004F6F2B">
        <w:rPr>
          <w:rFonts w:ascii="Cambria" w:hAnsi="Cambria"/>
          <w:noProof/>
          <w:sz w:val="22"/>
          <w:szCs w:val="22"/>
          <w:lang w:val="en-US"/>
        </w:rPr>
        <w:t>[16, 17]</w:t>
      </w:r>
      <w:r w:rsidRPr="009E4606">
        <w:rPr>
          <w:rFonts w:ascii="Cambria" w:hAnsi="Cambria"/>
          <w:sz w:val="22"/>
          <w:szCs w:val="22"/>
          <w:lang w:val="en-US"/>
        </w:rPr>
        <w:fldChar w:fldCharType="end"/>
      </w:r>
      <w:r w:rsidR="006833E9">
        <w:rPr>
          <w:rFonts w:ascii="Cambria" w:hAnsi="Cambria"/>
          <w:sz w:val="22"/>
          <w:szCs w:val="22"/>
          <w:lang w:val="en-US"/>
        </w:rPr>
        <w:t>,</w:t>
      </w:r>
      <w:r w:rsidRPr="009E4606">
        <w:rPr>
          <w:rFonts w:ascii="Cambria" w:hAnsi="Cambria"/>
          <w:sz w:val="22"/>
          <w:szCs w:val="22"/>
          <w:lang w:val="en-US"/>
        </w:rPr>
        <w:t xml:space="preserve"> on number of children in the largest available GWAS based on UK Biobank participants of European descent.</w:t>
      </w:r>
    </w:p>
    <w:tbl>
      <w:tblPr>
        <w:tblStyle w:val="TableGrid"/>
        <w:tblW w:w="8789" w:type="dxa"/>
        <w:tblLayout w:type="fixed"/>
        <w:tblLook w:val="04A0" w:firstRow="1" w:lastRow="0" w:firstColumn="1" w:lastColumn="0" w:noHBand="0" w:noVBand="1"/>
      </w:tblPr>
      <w:tblGrid>
        <w:gridCol w:w="1276"/>
        <w:gridCol w:w="992"/>
        <w:gridCol w:w="993"/>
        <w:gridCol w:w="1275"/>
        <w:gridCol w:w="1843"/>
        <w:gridCol w:w="1134"/>
        <w:gridCol w:w="1276"/>
      </w:tblGrid>
      <w:tr w:rsidR="00AE7897" w:rsidRPr="009E4606" w14:paraId="4CB52823" w14:textId="77777777" w:rsidTr="009D4AB6"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</w:tcPr>
          <w:p w14:paraId="08348C88" w14:textId="77777777" w:rsidR="00AE7897" w:rsidRPr="009D4AB6" w:rsidRDefault="00AE7897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Outcome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</w:tcPr>
          <w:p w14:paraId="62FFEDE2" w14:textId="77777777" w:rsidR="00AE7897" w:rsidRPr="009D4AB6" w:rsidRDefault="00AE7897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Group</w:t>
            </w:r>
          </w:p>
        </w:tc>
        <w:tc>
          <w:tcPr>
            <w:tcW w:w="993" w:type="dxa"/>
            <w:tcBorders>
              <w:left w:val="nil"/>
              <w:bottom w:val="single" w:sz="4" w:space="0" w:color="auto"/>
              <w:right w:val="nil"/>
            </w:tcBorders>
          </w:tcPr>
          <w:p w14:paraId="0F55E4F3" w14:textId="77777777" w:rsidR="00AE7897" w:rsidRPr="009D4AB6" w:rsidRDefault="00AE7897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Method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</w:tcPr>
          <w:p w14:paraId="6D3CFCB1" w14:textId="77777777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# children (standard deviation)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</w:tcPr>
          <w:p w14:paraId="57B6F7E7" w14:textId="77777777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 xml:space="preserve">95% confidence interval 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</w:tcPr>
          <w:p w14:paraId="21513E73" w14:textId="77777777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p-value</w:t>
            </w:r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</w:tcPr>
          <w:p w14:paraId="44D579F9" w14:textId="77777777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MR-Egger intercept p-value</w:t>
            </w:r>
          </w:p>
        </w:tc>
      </w:tr>
      <w:tr w:rsidR="00AE7897" w:rsidRPr="009E4606" w14:paraId="5BDB2E1A" w14:textId="77777777" w:rsidTr="009D4AB6">
        <w:tc>
          <w:tcPr>
            <w:tcW w:w="1276" w:type="dxa"/>
            <w:vMerge w:val="restart"/>
            <w:tcBorders>
              <w:top w:val="nil"/>
              <w:left w:val="nil"/>
              <w:right w:val="nil"/>
            </w:tcBorders>
          </w:tcPr>
          <w:p w14:paraId="5CD1A905" w14:textId="77777777" w:rsidR="00AE7897" w:rsidRPr="009D4AB6" w:rsidRDefault="00AE7897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  <w:r w:rsidRPr="009D4AB6">
              <w:rPr>
                <w:rFonts w:ascii="Cambria" w:hAnsi="Cambria"/>
                <w:spacing w:val="2"/>
                <w:sz w:val="22"/>
                <w:szCs w:val="22"/>
                <w:shd w:val="clear" w:color="auto" w:fill="FFFFFF"/>
              </w:rPr>
              <w:t># children fathere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24E0AA4" w14:textId="77777777" w:rsidR="00AE7897" w:rsidRPr="009D4AB6" w:rsidRDefault="00AE7897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  <w:r w:rsidRPr="009D4AB6">
              <w:rPr>
                <w:rFonts w:ascii="Cambria" w:hAnsi="Cambria"/>
                <w:sz w:val="22"/>
                <w:szCs w:val="22"/>
              </w:rPr>
              <w:t>Me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36FB3003" w14:textId="77777777" w:rsidR="00AE7897" w:rsidRPr="009D4AB6" w:rsidRDefault="00AE7897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</w:rPr>
              <w:t>IVW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D6DB56F" w14:textId="77777777" w:rsidR="00AE7897" w:rsidRPr="009D4AB6" w:rsidRDefault="00AE7897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 w:cs="Calibri"/>
                <w:color w:val="000000"/>
                <w:sz w:val="22"/>
                <w:szCs w:val="22"/>
              </w:rPr>
              <w:t>-0.0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4D65510" w14:textId="77777777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 w:cs="Calibri"/>
                <w:color w:val="000000"/>
                <w:sz w:val="22"/>
                <w:szCs w:val="22"/>
              </w:rPr>
              <w:t>-0.03 to -0.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D8A3CAD" w14:textId="71D9D140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 w:cs="Calibri"/>
                <w:color w:val="000000"/>
                <w:sz w:val="22"/>
                <w:szCs w:val="22"/>
              </w:rPr>
              <w:t>0.00</w:t>
            </w:r>
            <w:r w:rsidR="009D4AB6">
              <w:rPr>
                <w:rFonts w:ascii="Cambria" w:hAnsi="Cambria" w:cs="Calibri"/>
                <w:color w:val="000000"/>
                <w:sz w:val="22"/>
                <w:szCs w:val="22"/>
              </w:rPr>
              <w:t>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B4687F8" w14:textId="77777777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</w:p>
        </w:tc>
      </w:tr>
      <w:tr w:rsidR="00AE7897" w:rsidRPr="009E4606" w14:paraId="7E672FD5" w14:textId="77777777" w:rsidTr="009D4AB6">
        <w:tc>
          <w:tcPr>
            <w:tcW w:w="1276" w:type="dxa"/>
            <w:vMerge/>
            <w:tcBorders>
              <w:left w:val="nil"/>
              <w:right w:val="nil"/>
            </w:tcBorders>
          </w:tcPr>
          <w:p w14:paraId="028482C7" w14:textId="77777777" w:rsidR="00AE7897" w:rsidRPr="009D4AB6" w:rsidRDefault="00AE7897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099ABEA" w14:textId="77777777" w:rsidR="00AE7897" w:rsidRPr="009D4AB6" w:rsidRDefault="00AE7897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264FC84" w14:textId="77777777" w:rsidR="00AE7897" w:rsidRPr="009D4AB6" w:rsidRDefault="00AE7897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WM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47380987" w14:textId="77777777" w:rsidR="00AE7897" w:rsidRPr="009D4AB6" w:rsidRDefault="00AE7897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-0.0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4BD25503" w14:textId="4C3D7D55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 xml:space="preserve">-0.04 to </w:t>
            </w:r>
            <w:r w:rsidR="009D4AB6">
              <w:rPr>
                <w:rFonts w:ascii="Cambria" w:hAnsi="Cambria"/>
                <w:sz w:val="22"/>
                <w:szCs w:val="22"/>
                <w:lang w:val="en-US"/>
              </w:rPr>
              <w:t>-</w:t>
            </w: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0.00</w:t>
            </w:r>
            <w:r w:rsidR="009D4AB6">
              <w:rPr>
                <w:rFonts w:ascii="Cambria" w:hAnsi="Cambria"/>
                <w:sz w:val="22"/>
                <w:szCs w:val="22"/>
                <w:lang w:val="en-US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F142D2E" w14:textId="6DFE1419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0.0</w:t>
            </w:r>
            <w:r w:rsidR="009D4AB6">
              <w:rPr>
                <w:rFonts w:ascii="Cambria" w:hAnsi="Cambria"/>
                <w:sz w:val="22"/>
                <w:szCs w:val="22"/>
                <w:lang w:val="en-US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416166E" w14:textId="77777777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</w:p>
        </w:tc>
      </w:tr>
      <w:tr w:rsidR="00AE7897" w:rsidRPr="009E4606" w14:paraId="58FB11B3" w14:textId="77777777" w:rsidTr="00554525">
        <w:tc>
          <w:tcPr>
            <w:tcW w:w="1276" w:type="dxa"/>
            <w:vMerge/>
            <w:tcBorders>
              <w:left w:val="nil"/>
              <w:bottom w:val="nil"/>
              <w:right w:val="nil"/>
            </w:tcBorders>
          </w:tcPr>
          <w:p w14:paraId="57A2EF38" w14:textId="77777777" w:rsidR="00AE7897" w:rsidRPr="009D4AB6" w:rsidRDefault="00AE7897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0C02677" w14:textId="77777777" w:rsidR="00AE7897" w:rsidRPr="009D4AB6" w:rsidRDefault="00AE7897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6906505" w14:textId="77777777" w:rsidR="00AE7897" w:rsidRPr="009D4AB6" w:rsidRDefault="00AE7897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MR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C8036B9" w14:textId="77777777" w:rsidR="00AE7897" w:rsidRPr="009D4AB6" w:rsidRDefault="00AE7897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-0.06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0DC0431B" w14:textId="51ADF116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-0.1</w:t>
            </w:r>
            <w:r w:rsidR="009D4AB6">
              <w:rPr>
                <w:rFonts w:ascii="Cambria" w:hAnsi="Cambria"/>
                <w:sz w:val="22"/>
                <w:szCs w:val="22"/>
                <w:lang w:val="en-US"/>
              </w:rPr>
              <w:t>8</w:t>
            </w: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 xml:space="preserve"> to 0.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3DB2BDE" w14:textId="1906C411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0.</w:t>
            </w:r>
            <w:r w:rsidR="009D4AB6">
              <w:rPr>
                <w:rFonts w:ascii="Cambria" w:hAnsi="Cambria"/>
                <w:sz w:val="22"/>
                <w:szCs w:val="22"/>
                <w:lang w:val="en-US"/>
              </w:rPr>
              <w:t>3</w:t>
            </w: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A2E9AF2" w14:textId="339C894F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0.</w:t>
            </w:r>
            <w:r w:rsidR="009D4AB6">
              <w:rPr>
                <w:rFonts w:ascii="Cambria" w:hAnsi="Cambria"/>
                <w:sz w:val="22"/>
                <w:szCs w:val="22"/>
                <w:lang w:val="en-US"/>
              </w:rPr>
              <w:t>47</w:t>
            </w:r>
          </w:p>
        </w:tc>
      </w:tr>
      <w:tr w:rsidR="00AE7897" w:rsidRPr="009E4606" w14:paraId="0BC2DB8D" w14:textId="77777777" w:rsidTr="00554525">
        <w:tc>
          <w:tcPr>
            <w:tcW w:w="1276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32E2ED6C" w14:textId="77777777" w:rsidR="00AE7897" w:rsidRPr="009D4AB6" w:rsidRDefault="00AE7897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  <w:r w:rsidRPr="009D4AB6">
              <w:rPr>
                <w:rFonts w:ascii="Cambria" w:hAnsi="Cambria"/>
                <w:spacing w:val="2"/>
                <w:sz w:val="22"/>
                <w:szCs w:val="22"/>
                <w:shd w:val="clear" w:color="auto" w:fill="FFFFFF"/>
              </w:rPr>
              <w:t># live births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6BB2991" w14:textId="77777777" w:rsidR="00AE7897" w:rsidRPr="009D4AB6" w:rsidRDefault="00AE7897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Women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53677A5" w14:textId="77777777" w:rsidR="00AE7897" w:rsidRPr="009D4AB6" w:rsidRDefault="00AE7897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</w:rPr>
              <w:t>IVW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598B1DB" w14:textId="3EA9D223" w:rsidR="00AE7897" w:rsidRPr="009D4AB6" w:rsidRDefault="00AE7897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 w:cs="Calibri"/>
                <w:color w:val="000000"/>
                <w:sz w:val="22"/>
                <w:szCs w:val="22"/>
              </w:rPr>
              <w:t>-0.01</w:t>
            </w:r>
            <w:r w:rsidR="009D4AB6">
              <w:rPr>
                <w:rFonts w:ascii="Cambria" w:hAnsi="Cambria" w:cs="Calibri"/>
                <w:color w:val="000000"/>
                <w:sz w:val="22"/>
                <w:szCs w:val="22"/>
              </w:rPr>
              <w:t>5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2DEC1240" w14:textId="67243065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 w:cs="Calibri"/>
                <w:color w:val="000000"/>
                <w:sz w:val="22"/>
                <w:szCs w:val="22"/>
              </w:rPr>
              <w:t>-0.03 to 0.00</w:t>
            </w:r>
            <w:r w:rsidR="009D4AB6">
              <w:rPr>
                <w:rFonts w:ascii="Cambria" w:hAnsi="Cambria" w:cs="Calibri"/>
                <w:color w:val="000000"/>
                <w:sz w:val="22"/>
                <w:szCs w:val="22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484E61C" w14:textId="72618075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 w:cs="Calibri"/>
                <w:color w:val="000000"/>
                <w:sz w:val="22"/>
                <w:szCs w:val="22"/>
              </w:rPr>
              <w:t>0.</w:t>
            </w:r>
            <w:r w:rsidR="009D4AB6">
              <w:rPr>
                <w:rFonts w:ascii="Cambria" w:hAnsi="Cambria" w:cs="Calibri"/>
                <w:color w:val="000000"/>
                <w:sz w:val="22"/>
                <w:szCs w:val="22"/>
              </w:rPr>
              <w:t>1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097C973E" w14:textId="77777777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</w:p>
        </w:tc>
      </w:tr>
      <w:tr w:rsidR="00AE7897" w:rsidRPr="009E4606" w14:paraId="75485128" w14:textId="77777777" w:rsidTr="00554525"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4D6D6246" w14:textId="77777777" w:rsidR="00AE7897" w:rsidRPr="009D4AB6" w:rsidRDefault="00AE7897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85FFE27" w14:textId="77777777" w:rsidR="00AE7897" w:rsidRPr="009D4AB6" w:rsidRDefault="00AE7897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5A61F7F" w14:textId="77777777" w:rsidR="00AE7897" w:rsidRPr="009D4AB6" w:rsidRDefault="00AE7897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WM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21131265" w14:textId="77777777" w:rsidR="00AE7897" w:rsidRPr="009D4AB6" w:rsidRDefault="00AE7897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-0.0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73B57C90" w14:textId="218A0CAE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-0.04 to 0.0</w:t>
            </w:r>
            <w:r w:rsidR="009D4AB6">
              <w:rPr>
                <w:rFonts w:ascii="Cambria" w:hAnsi="Cambria"/>
                <w:sz w:val="22"/>
                <w:szCs w:val="22"/>
                <w:lang w:val="en-US"/>
              </w:rPr>
              <w:t>04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4789248" w14:textId="48153292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0.1</w:t>
            </w:r>
            <w:r w:rsidR="009D4AB6">
              <w:rPr>
                <w:rFonts w:ascii="Cambria" w:hAnsi="Cambria"/>
                <w:sz w:val="22"/>
                <w:szCs w:val="22"/>
                <w:lang w:val="en-US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0909245" w14:textId="77777777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</w:p>
        </w:tc>
      </w:tr>
      <w:tr w:rsidR="00AE7897" w:rsidRPr="009E4606" w14:paraId="3C152D59" w14:textId="77777777" w:rsidTr="00554525"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25E618A" w14:textId="77777777" w:rsidR="00AE7897" w:rsidRPr="009D4AB6" w:rsidRDefault="00AE7897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9D0EEA2" w14:textId="77777777" w:rsidR="00AE7897" w:rsidRPr="009D4AB6" w:rsidRDefault="00AE7897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F5F8E4C" w14:textId="77777777" w:rsidR="00AE7897" w:rsidRPr="009D4AB6" w:rsidRDefault="00AE7897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MRE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1FE2E476" w14:textId="77777777" w:rsidR="00AE7897" w:rsidRPr="009D4AB6" w:rsidRDefault="00AE7897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-0.0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E633717" w14:textId="77777777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-0.17 to 0.1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F455E5A" w14:textId="7041F031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0.7</w:t>
            </w:r>
            <w:r w:rsidR="009D4AB6">
              <w:rPr>
                <w:rFonts w:ascii="Cambria" w:hAnsi="Cambria"/>
                <w:sz w:val="22"/>
                <w:szCs w:val="22"/>
                <w:lang w:val="en-US"/>
              </w:rPr>
              <w:t>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434152E0" w14:textId="2CA869E2" w:rsidR="00AE7897" w:rsidRPr="009D4AB6" w:rsidRDefault="00AE7897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  <w:lang w:val="en-US"/>
              </w:rPr>
              <w:t>0.9</w:t>
            </w:r>
            <w:r w:rsidR="009D4AB6">
              <w:rPr>
                <w:rFonts w:ascii="Cambria" w:hAnsi="Cambria"/>
                <w:sz w:val="22"/>
                <w:szCs w:val="22"/>
                <w:lang w:val="en-US"/>
              </w:rPr>
              <w:t>1</w:t>
            </w:r>
          </w:p>
        </w:tc>
      </w:tr>
      <w:tr w:rsidR="009D4AB6" w:rsidRPr="009E4606" w14:paraId="63AC0D4B" w14:textId="77777777" w:rsidTr="00554525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1B0B28E6" w14:textId="77777777" w:rsidR="009D4AB6" w:rsidRPr="009D4AB6" w:rsidRDefault="009D4AB6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62CB787" w14:textId="77777777" w:rsidR="009D4AB6" w:rsidRPr="009D4AB6" w:rsidRDefault="009D4AB6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C8983D1" w14:textId="77777777" w:rsidR="009D4AB6" w:rsidRPr="009D4AB6" w:rsidRDefault="009D4AB6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5292D798" w14:textId="77777777" w:rsidR="009D4AB6" w:rsidRPr="009D4AB6" w:rsidRDefault="009D4AB6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665C6EC" w14:textId="77777777" w:rsidR="009D4AB6" w:rsidRPr="009D4AB6" w:rsidRDefault="009D4AB6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698D2A5E" w14:textId="77777777" w:rsidR="009D4AB6" w:rsidRPr="00162CDE" w:rsidRDefault="009D4AB6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79F41CC" w14:textId="77777777" w:rsidR="009D4AB6" w:rsidRPr="00B517D5" w:rsidRDefault="009D4AB6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</w:p>
        </w:tc>
      </w:tr>
      <w:tr w:rsidR="009D4AB6" w:rsidRPr="009E4606" w14:paraId="05712C9C" w14:textId="77777777" w:rsidTr="00554525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47912E0D" w14:textId="2B00C902" w:rsidR="009D4AB6" w:rsidRPr="009D4AB6" w:rsidRDefault="00555B03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  <w:t>Overall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7A0942C" w14:textId="172F4710" w:rsidR="009D4AB6" w:rsidRPr="009D4AB6" w:rsidRDefault="009D4AB6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  <w:t>All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56612197" w14:textId="2BDB4B5D" w:rsidR="009D4AB6" w:rsidRPr="009D4AB6" w:rsidRDefault="009D4AB6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9D4AB6">
              <w:rPr>
                <w:rFonts w:ascii="Cambria" w:hAnsi="Cambria"/>
                <w:sz w:val="22"/>
                <w:szCs w:val="22"/>
              </w:rPr>
              <w:t>IVW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6752943D" w14:textId="40B8E108" w:rsidR="009D4AB6" w:rsidRPr="009D4AB6" w:rsidRDefault="00162CDE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>
              <w:rPr>
                <w:rFonts w:ascii="Cambria" w:hAnsi="Cambria"/>
                <w:sz w:val="22"/>
                <w:szCs w:val="22"/>
                <w:lang w:val="en-US"/>
              </w:rPr>
              <w:t>-0.01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660DE810" w14:textId="21A953C1" w:rsidR="009D4AB6" w:rsidRPr="009D4AB6" w:rsidRDefault="00555B03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>
              <w:rPr>
                <w:rFonts w:ascii="Cambria" w:hAnsi="Cambria"/>
                <w:sz w:val="22"/>
                <w:szCs w:val="22"/>
                <w:lang w:val="en-US"/>
              </w:rPr>
              <w:t>-0.029 to -0.0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E8C89FA" w14:textId="73D6F3E3" w:rsidR="009D4AB6" w:rsidRPr="009D4AB6" w:rsidRDefault="00555B03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>
              <w:rPr>
                <w:rFonts w:ascii="Cambria" w:hAnsi="Cambria"/>
                <w:sz w:val="22"/>
                <w:szCs w:val="22"/>
                <w:lang w:val="en-US"/>
              </w:rPr>
              <w:t>0.0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095FF55" w14:textId="77777777" w:rsidR="009D4AB6" w:rsidRPr="00162CDE" w:rsidRDefault="009D4AB6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</w:p>
        </w:tc>
      </w:tr>
      <w:tr w:rsidR="009D4AB6" w:rsidRPr="009E4606" w14:paraId="53A9FF39" w14:textId="77777777" w:rsidTr="00554525"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B278F55" w14:textId="77777777" w:rsidR="009D4AB6" w:rsidRPr="009D4AB6" w:rsidRDefault="009D4AB6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7B27809" w14:textId="77777777" w:rsidR="009D4AB6" w:rsidRPr="009D4AB6" w:rsidRDefault="009D4AB6" w:rsidP="009D4AB6">
            <w:pPr>
              <w:rPr>
                <w:rFonts w:ascii="Cambria" w:hAnsi="Cambria"/>
                <w:color w:val="000000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04B3C80A" w14:textId="16E70661" w:rsidR="009D4AB6" w:rsidRPr="009D4AB6" w:rsidRDefault="009D4AB6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 w:rsidRPr="00CE250A">
              <w:rPr>
                <w:rFonts w:ascii="Cambria" w:hAnsi="Cambria"/>
                <w:sz w:val="22"/>
                <w:szCs w:val="22"/>
                <w:lang w:val="en-US"/>
              </w:rPr>
              <w:t>WM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</w:tcPr>
          <w:p w14:paraId="000DE826" w14:textId="31C03FE1" w:rsidR="009D4AB6" w:rsidRPr="009D4AB6" w:rsidRDefault="00555B03" w:rsidP="009D4AB6">
            <w:pPr>
              <w:rPr>
                <w:rFonts w:ascii="Cambria" w:hAnsi="Cambria"/>
                <w:sz w:val="22"/>
                <w:szCs w:val="22"/>
                <w:lang w:val="en-US"/>
              </w:rPr>
            </w:pPr>
            <w:r>
              <w:rPr>
                <w:rFonts w:ascii="Cambria" w:hAnsi="Cambria"/>
                <w:sz w:val="22"/>
                <w:szCs w:val="22"/>
                <w:lang w:val="en-US"/>
              </w:rPr>
              <w:t>-0.018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308FBC58" w14:textId="320303A7" w:rsidR="009D4AB6" w:rsidRPr="009D4AB6" w:rsidRDefault="00555B03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>
              <w:rPr>
                <w:rFonts w:ascii="Cambria" w:hAnsi="Cambria"/>
                <w:sz w:val="22"/>
                <w:szCs w:val="22"/>
                <w:lang w:val="en-US"/>
              </w:rPr>
              <w:t>-0.031 to -0.0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5393AD7" w14:textId="5092B6F2" w:rsidR="009D4AB6" w:rsidRPr="009D4AB6" w:rsidRDefault="00555B03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  <w:r>
              <w:rPr>
                <w:rFonts w:ascii="Cambria" w:hAnsi="Cambria"/>
                <w:sz w:val="22"/>
                <w:szCs w:val="22"/>
                <w:lang w:val="en-US"/>
              </w:rPr>
              <w:t>0.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4F92F411" w14:textId="77777777" w:rsidR="009D4AB6" w:rsidRPr="00162CDE" w:rsidRDefault="009D4AB6" w:rsidP="009D4AB6">
            <w:pPr>
              <w:jc w:val="center"/>
              <w:rPr>
                <w:rFonts w:ascii="Cambria" w:hAnsi="Cambria"/>
                <w:sz w:val="22"/>
                <w:szCs w:val="22"/>
                <w:lang w:val="en-US"/>
              </w:rPr>
            </w:pPr>
          </w:p>
        </w:tc>
      </w:tr>
      <w:tr w:rsidR="009D4AB6" w:rsidRPr="007609F0" w14:paraId="474C6EB5" w14:textId="77777777" w:rsidTr="00554525"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797E3C" w14:textId="77777777" w:rsidR="009D4AB6" w:rsidRPr="00BE48DA" w:rsidRDefault="009D4AB6" w:rsidP="009D4AB6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6EC818A" w14:textId="77777777" w:rsidR="009D4AB6" w:rsidRPr="00BE48DA" w:rsidRDefault="009D4AB6" w:rsidP="009D4AB6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A325863" w14:textId="37EC77AD" w:rsidR="009D4AB6" w:rsidRPr="00BE48DA" w:rsidRDefault="009D4AB6" w:rsidP="009D4AB6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 w:rsidRPr="00CE250A">
              <w:rPr>
                <w:rFonts w:ascii="Cambria" w:hAnsi="Cambria"/>
                <w:sz w:val="22"/>
                <w:szCs w:val="22"/>
                <w:lang w:val="en-US"/>
              </w:rPr>
              <w:t>MR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758BDA" w14:textId="59AB22B5" w:rsidR="009D4AB6" w:rsidRDefault="00555B03" w:rsidP="009D4AB6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-0.04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0832BC0" w14:textId="232AD342" w:rsidR="009D4AB6" w:rsidRDefault="00555B03" w:rsidP="009D4AB6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-0.136 to 0.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3321A66" w14:textId="3AD83523" w:rsidR="009D4AB6" w:rsidRDefault="00555B03" w:rsidP="009D4AB6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42B96FD" w14:textId="77777777" w:rsidR="009D4AB6" w:rsidRDefault="009D4AB6" w:rsidP="009D4AB6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</w:p>
        </w:tc>
      </w:tr>
    </w:tbl>
    <w:p w14:paraId="0FE074CA" w14:textId="77777777" w:rsidR="006833E9" w:rsidRDefault="006833E9" w:rsidP="006833E9">
      <w:pPr>
        <w:rPr>
          <w:rFonts w:ascii="Cambria" w:hAnsi="Cambria"/>
          <w:sz w:val="22"/>
          <w:szCs w:val="22"/>
          <w:lang w:val="en-US"/>
        </w:rPr>
      </w:pPr>
      <w:r>
        <w:rPr>
          <w:rFonts w:ascii="Cambria" w:hAnsi="Cambria"/>
          <w:sz w:val="22"/>
          <w:szCs w:val="22"/>
          <w:lang w:val="en-US"/>
        </w:rPr>
        <w:t>SNP single nucleotide polymorphism, IVW inverse variance weighted, WM weighted median, MRE MR-Egger</w:t>
      </w:r>
    </w:p>
    <w:p w14:paraId="0CB281AF" w14:textId="429B3ECE" w:rsidR="006833E9" w:rsidRDefault="006833E9">
      <w:pPr>
        <w:rPr>
          <w:rFonts w:ascii="Cambria" w:hAnsi="Cambria"/>
          <w:sz w:val="22"/>
          <w:szCs w:val="22"/>
          <w:lang w:val="en-US"/>
        </w:rPr>
      </w:pPr>
      <w:r>
        <w:rPr>
          <w:rFonts w:ascii="Cambria" w:hAnsi="Cambria"/>
          <w:sz w:val="22"/>
          <w:szCs w:val="22"/>
          <w:lang w:val="en-US"/>
        </w:rPr>
        <w:br w:type="page"/>
      </w:r>
    </w:p>
    <w:p w14:paraId="6B2E01BD" w14:textId="44FC2400" w:rsidR="00A81F80" w:rsidRPr="009D3D43" w:rsidRDefault="00A81F80" w:rsidP="00A81F80">
      <w:pPr>
        <w:rPr>
          <w:rFonts w:ascii="Cambria" w:hAnsi="Cambria" w:cstheme="minorHAnsi"/>
          <w:sz w:val="22"/>
          <w:szCs w:val="22"/>
          <w:lang w:val="en-US"/>
        </w:rPr>
      </w:pPr>
      <w:r w:rsidRPr="00494B1E">
        <w:rPr>
          <w:rFonts w:ascii="Cambria" w:hAnsi="Cambria" w:cstheme="minorHAnsi"/>
          <w:sz w:val="22"/>
          <w:szCs w:val="22"/>
          <w:lang w:val="en-US"/>
        </w:rPr>
        <w:t xml:space="preserve">Supplementary Table </w:t>
      </w:r>
      <w:r w:rsidR="006833E9">
        <w:rPr>
          <w:rFonts w:ascii="Cambria" w:hAnsi="Cambria" w:cstheme="minorHAnsi"/>
          <w:sz w:val="22"/>
          <w:szCs w:val="22"/>
          <w:lang w:val="en-US"/>
        </w:rPr>
        <w:t>3</w:t>
      </w:r>
      <w:r w:rsidRPr="00494B1E">
        <w:rPr>
          <w:rFonts w:ascii="Cambria" w:hAnsi="Cambria" w:cstheme="minorHAnsi"/>
          <w:sz w:val="22"/>
          <w:szCs w:val="22"/>
          <w:lang w:val="en-US"/>
        </w:rPr>
        <w:t xml:space="preserve">: Mendelian randomization estimates for genetically predicted </w:t>
      </w:r>
      <w:r w:rsidRPr="00494B1E">
        <w:rPr>
          <w:rFonts w:ascii="Cambria" w:hAnsi="Cambria" w:cstheme="minorHAnsi"/>
          <w:color w:val="212121"/>
          <w:sz w:val="22"/>
          <w:szCs w:val="22"/>
          <w:shd w:val="clear" w:color="auto" w:fill="FFFFFF"/>
        </w:rPr>
        <w:t>interleukin-1</w:t>
      </w:r>
      <w:r w:rsidR="009D3D43">
        <w:rPr>
          <w:rFonts w:ascii="Cambria" w:hAnsi="Cambria" w:cstheme="minorHAnsi"/>
          <w:color w:val="212121"/>
          <w:sz w:val="22"/>
          <w:szCs w:val="22"/>
          <w:shd w:val="clear" w:color="auto" w:fill="FFFFFF"/>
        </w:rPr>
        <w:t>2, interleukin-23 and interferon</w:t>
      </w:r>
      <w:r>
        <w:rPr>
          <w:rFonts w:ascii="Cambria" w:hAnsi="Cambria" w:cstheme="minorHAnsi"/>
          <w:color w:val="212121"/>
          <w:sz w:val="22"/>
          <w:szCs w:val="22"/>
          <w:shd w:val="clear" w:color="auto" w:fill="FFFFFF"/>
        </w:rPr>
        <w:t xml:space="preserve"> </w:t>
      </w:r>
      <w:r w:rsidR="00B6389E">
        <w:rPr>
          <w:rFonts w:ascii="Cambria" w:hAnsi="Cambria"/>
          <w:color w:val="000000"/>
          <w:sz w:val="20"/>
          <w:szCs w:val="20"/>
          <w:shd w:val="clear" w:color="auto" w:fill="FFFFFF"/>
        </w:rPr>
        <w:sym w:font="Symbol" w:char="F067"/>
      </w:r>
      <w:r w:rsidR="00B6389E">
        <w:rPr>
          <w:rFonts w:ascii="Cambria" w:hAnsi="Cambria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ambria" w:hAnsi="Cambria" w:cstheme="minorHAnsi"/>
          <w:color w:val="212121"/>
          <w:sz w:val="22"/>
          <w:szCs w:val="22"/>
          <w:shd w:val="clear" w:color="auto" w:fill="FFFFFF"/>
        </w:rPr>
        <w:t>(standard deviation</w:t>
      </w:r>
      <w:r w:rsidR="009D3D43">
        <w:rPr>
          <w:rFonts w:ascii="Cambria" w:hAnsi="Cambria" w:cstheme="minorHAnsi"/>
          <w:color w:val="212121"/>
          <w:sz w:val="22"/>
          <w:szCs w:val="22"/>
          <w:shd w:val="clear" w:color="auto" w:fill="FFFFFF"/>
        </w:rPr>
        <w:t>s</w:t>
      </w:r>
      <w:r>
        <w:rPr>
          <w:rFonts w:ascii="Cambria" w:hAnsi="Cambria" w:cstheme="minorHAnsi"/>
          <w:color w:val="212121"/>
          <w:sz w:val="22"/>
          <w:szCs w:val="22"/>
          <w:shd w:val="clear" w:color="auto" w:fill="FFFFFF"/>
        </w:rPr>
        <w:t>)</w:t>
      </w:r>
      <w:r w:rsidRPr="00494B1E">
        <w:rPr>
          <w:rFonts w:ascii="Cambria" w:hAnsi="Cambria" w:cstheme="minorHAnsi"/>
          <w:color w:val="212121"/>
          <w:sz w:val="22"/>
          <w:szCs w:val="22"/>
          <w:shd w:val="clear" w:color="auto" w:fill="FFFFFF"/>
        </w:rPr>
        <w:t xml:space="preserve"> </w:t>
      </w:r>
      <w:r>
        <w:rPr>
          <w:rFonts w:ascii="Cambria" w:hAnsi="Cambria" w:cstheme="minorHAnsi"/>
          <w:sz w:val="22"/>
          <w:szCs w:val="22"/>
          <w:lang w:val="en-US"/>
        </w:rPr>
        <w:t>on</w:t>
      </w:r>
      <w:r w:rsidRPr="00494B1E">
        <w:rPr>
          <w:rFonts w:ascii="Cambria" w:hAnsi="Cambria" w:cstheme="minorHAnsi"/>
          <w:sz w:val="22"/>
          <w:szCs w:val="22"/>
          <w:lang w:val="en-US"/>
        </w:rPr>
        <w:t xml:space="preserve"> different severities of COVID-19 in the largest available GWAS largely of people of European descent compared to the population in the COVID19-hg GWAS meta-analysis round 6 (</w:t>
      </w:r>
      <w:hyperlink r:id="rId9" w:history="1">
        <w:r w:rsidRPr="00494B1E">
          <w:rPr>
            <w:rStyle w:val="Hyperlink"/>
            <w:rFonts w:ascii="Cambria" w:hAnsi="Cambria" w:cstheme="minorHAnsi"/>
            <w:sz w:val="22"/>
            <w:szCs w:val="22"/>
            <w:lang w:val="en-US"/>
          </w:rPr>
          <w:t>https://www.covid19hg.org</w:t>
        </w:r>
      </w:hyperlink>
      <w:r w:rsidRPr="00494B1E">
        <w:rPr>
          <w:rStyle w:val="Hyperlink"/>
          <w:rFonts w:ascii="Cambria" w:hAnsi="Cambria" w:cstheme="minorHAnsi"/>
          <w:sz w:val="22"/>
          <w:szCs w:val="22"/>
          <w:lang w:val="en-US"/>
        </w:rPr>
        <w:t xml:space="preserve">) </w:t>
      </w:r>
    </w:p>
    <w:tbl>
      <w:tblPr>
        <w:tblStyle w:val="TableGrid"/>
        <w:tblW w:w="8222" w:type="dxa"/>
        <w:tblLayout w:type="fixed"/>
        <w:tblLook w:val="04A0" w:firstRow="1" w:lastRow="0" w:firstColumn="1" w:lastColumn="0" w:noHBand="0" w:noVBand="1"/>
      </w:tblPr>
      <w:tblGrid>
        <w:gridCol w:w="1560"/>
        <w:gridCol w:w="708"/>
        <w:gridCol w:w="1418"/>
        <w:gridCol w:w="992"/>
        <w:gridCol w:w="709"/>
        <w:gridCol w:w="1701"/>
        <w:gridCol w:w="1134"/>
      </w:tblGrid>
      <w:tr w:rsidR="003B7DDC" w:rsidRPr="007609F0" w14:paraId="0931D7F1" w14:textId="77777777" w:rsidTr="00A04625">
        <w:tc>
          <w:tcPr>
            <w:tcW w:w="1560" w:type="dxa"/>
            <w:tcBorders>
              <w:left w:val="nil"/>
              <w:bottom w:val="single" w:sz="4" w:space="0" w:color="auto"/>
              <w:right w:val="nil"/>
            </w:tcBorders>
          </w:tcPr>
          <w:p w14:paraId="5F05B076" w14:textId="77777777" w:rsidR="003B7DDC" w:rsidRPr="00BE48DA" w:rsidRDefault="003B7DDC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Exposure</w:t>
            </w:r>
          </w:p>
        </w:tc>
        <w:tc>
          <w:tcPr>
            <w:tcW w:w="708" w:type="dxa"/>
            <w:tcBorders>
              <w:left w:val="nil"/>
              <w:bottom w:val="single" w:sz="4" w:space="0" w:color="auto"/>
              <w:right w:val="nil"/>
            </w:tcBorders>
          </w:tcPr>
          <w:p w14:paraId="0ABD69CA" w14:textId="77777777" w:rsidR="003B7DDC" w:rsidRDefault="003B7DDC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SNP</w:t>
            </w:r>
          </w:p>
          <w:p w14:paraId="68ED4AD9" w14:textId="1F90208F" w:rsidR="003B7DDC" w:rsidRPr="00BE48DA" w:rsidRDefault="003B7DDC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#</w:t>
            </w: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</w:tcPr>
          <w:p w14:paraId="1D3AF964" w14:textId="1E4F72A1" w:rsidR="003B7DDC" w:rsidRPr="00BE48DA" w:rsidRDefault="003B7DDC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 w:rsidRPr="00BE48DA">
              <w:rPr>
                <w:rFonts w:ascii="Cambria" w:hAnsi="Cambria"/>
                <w:sz w:val="20"/>
                <w:szCs w:val="20"/>
                <w:lang w:val="en-US"/>
              </w:rPr>
              <w:t>COVID-19 severity</w:t>
            </w:r>
          </w:p>
        </w:tc>
        <w:tc>
          <w:tcPr>
            <w:tcW w:w="992" w:type="dxa"/>
            <w:tcBorders>
              <w:left w:val="nil"/>
              <w:bottom w:val="single" w:sz="4" w:space="0" w:color="auto"/>
              <w:right w:val="nil"/>
            </w:tcBorders>
          </w:tcPr>
          <w:p w14:paraId="7A7E3E93" w14:textId="77777777" w:rsidR="003B7DDC" w:rsidRPr="00BE48DA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Method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</w:tcPr>
          <w:p w14:paraId="58339805" w14:textId="77777777" w:rsidR="003B7DDC" w:rsidRPr="00BE48DA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BE48DA">
              <w:rPr>
                <w:rFonts w:ascii="Cambria" w:hAnsi="Cambria"/>
                <w:sz w:val="20"/>
                <w:szCs w:val="20"/>
                <w:lang w:val="en-US"/>
              </w:rPr>
              <w:t>Odds ratio</w:t>
            </w:r>
          </w:p>
        </w:tc>
        <w:tc>
          <w:tcPr>
            <w:tcW w:w="1701" w:type="dxa"/>
            <w:tcBorders>
              <w:left w:val="nil"/>
              <w:bottom w:val="single" w:sz="4" w:space="0" w:color="auto"/>
              <w:right w:val="nil"/>
            </w:tcBorders>
          </w:tcPr>
          <w:p w14:paraId="4E5BD327" w14:textId="77777777" w:rsidR="003B7DDC" w:rsidRPr="00BE48DA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BE48DA">
              <w:rPr>
                <w:rFonts w:ascii="Cambria" w:hAnsi="Cambria"/>
                <w:sz w:val="20"/>
                <w:szCs w:val="20"/>
                <w:lang w:val="en-US"/>
              </w:rPr>
              <w:t xml:space="preserve">95% confidence interval 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</w:tcPr>
          <w:p w14:paraId="33C0691E" w14:textId="77777777" w:rsidR="003B7DDC" w:rsidRPr="00BE48DA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BE48DA">
              <w:rPr>
                <w:rFonts w:ascii="Cambria" w:hAnsi="Cambria"/>
                <w:sz w:val="20"/>
                <w:szCs w:val="20"/>
                <w:lang w:val="en-US"/>
              </w:rPr>
              <w:t>p-value</w:t>
            </w:r>
          </w:p>
        </w:tc>
      </w:tr>
      <w:tr w:rsidR="003B7DDC" w:rsidRPr="0004070B" w14:paraId="7C47F811" w14:textId="77777777" w:rsidTr="00A04625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011029FF" w14:textId="77777777" w:rsidR="003B7DDC" w:rsidRPr="0004070B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  <w:t>Interleukin-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0471B401" w14:textId="773DCDEF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5080B4E" w14:textId="725D6828" w:rsidR="003B7DDC" w:rsidRPr="0004070B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  <w:t>Very sever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0A68907" w14:textId="77777777" w:rsidR="003B7DDC" w:rsidRPr="0004070B" w:rsidRDefault="003B7DDC" w:rsidP="00D8463D"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 xml:space="preserve">Wald 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FE39548" w14:textId="77777777" w:rsidR="003B7DDC" w:rsidRPr="0004070B" w:rsidRDefault="003B7DDC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9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8E2A66D" w14:textId="77777777" w:rsidR="003B7DDC" w:rsidRPr="0004070B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73 to 1.3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A177C94" w14:textId="77777777" w:rsidR="003B7DDC" w:rsidRPr="0004070B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86</w:t>
            </w:r>
          </w:p>
        </w:tc>
      </w:tr>
      <w:tr w:rsidR="003B7DDC" w:rsidRPr="0004070B" w14:paraId="599D2DB9" w14:textId="77777777" w:rsidTr="00A04625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70049474" w14:textId="543D07FC" w:rsidR="003B7DDC" w:rsidRPr="0004070B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1465D9B1" w14:textId="77777777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6C5A426" w14:textId="19134C61" w:rsidR="003B7DDC" w:rsidRPr="0004070B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  <w:t>Hospitalize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7372530" w14:textId="03154968" w:rsidR="003B7DDC" w:rsidRPr="0004070B" w:rsidRDefault="003B7DDC" w:rsidP="00D8463D"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estimat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99A850A" w14:textId="77777777" w:rsidR="003B7DDC" w:rsidRPr="0004070B" w:rsidRDefault="003B7DDC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8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7EED256" w14:textId="77777777" w:rsidR="003B7DDC" w:rsidRPr="0004070B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77 to 1.0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6007F0E7" w14:textId="77777777" w:rsidR="003B7DDC" w:rsidRPr="0004070B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15</w:t>
            </w:r>
          </w:p>
        </w:tc>
      </w:tr>
      <w:tr w:rsidR="003B7DDC" w:rsidRPr="0004070B" w14:paraId="269E158A" w14:textId="77777777" w:rsidTr="00A04625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7DF00AFD" w14:textId="44683FC3" w:rsidR="003B7DDC" w:rsidRPr="0004070B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7E73022" w14:textId="77777777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9069338" w14:textId="225D1479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  <w:t>An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C4A7B86" w14:textId="77777777" w:rsidR="003B7DDC" w:rsidRPr="0004070B" w:rsidRDefault="003B7DDC" w:rsidP="00D8463D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07195A7" w14:textId="77777777" w:rsidR="003B7DDC" w:rsidRDefault="003B7DDC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9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086F691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92 to 1.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4ADFCC8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35</w:t>
            </w:r>
          </w:p>
        </w:tc>
      </w:tr>
      <w:tr w:rsidR="003B7DDC" w:rsidRPr="0004070B" w14:paraId="7A9FB38F" w14:textId="77777777" w:rsidTr="00A04625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19AD03F6" w14:textId="77777777" w:rsidR="003B7DDC" w:rsidRPr="0004070B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236CCE6" w14:textId="77777777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8F03763" w14:textId="2B2E81D0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289CC4C" w14:textId="77777777" w:rsidR="003B7DDC" w:rsidRPr="0004070B" w:rsidRDefault="003B7DDC" w:rsidP="00D8463D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B6F58D9" w14:textId="77777777" w:rsidR="003B7DDC" w:rsidRDefault="003B7DDC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9B0637C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6EE56030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</w:p>
        </w:tc>
      </w:tr>
      <w:tr w:rsidR="003B7DDC" w:rsidRPr="0004070B" w14:paraId="1A073DB9" w14:textId="77777777" w:rsidTr="00A04625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5BB88170" w14:textId="77777777" w:rsidR="003B7DDC" w:rsidRPr="0004070B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  <w:t>Interleukin-2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14FAA421" w14:textId="19124EAD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  <w:t>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85E096F" w14:textId="7B5F6034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  <w:t>Very sever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A9CC882" w14:textId="277EB9FE" w:rsidR="003B7DDC" w:rsidRPr="0004070B" w:rsidRDefault="003B7DDC" w:rsidP="00D8463D"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IVW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BC4ED41" w14:textId="77777777" w:rsidR="003B7DDC" w:rsidRDefault="003B7DDC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1.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CCEC223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94 to 1.6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2FA854B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43</w:t>
            </w:r>
          </w:p>
        </w:tc>
      </w:tr>
      <w:tr w:rsidR="003B7DDC" w:rsidRPr="0004070B" w14:paraId="72F432B7" w14:textId="77777777" w:rsidTr="00A04625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22D7947C" w14:textId="6E630749" w:rsidR="003B7DDC" w:rsidRPr="0004070B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E4EE2A0" w14:textId="77777777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EC5A807" w14:textId="6E773591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  <w:t>Hospitalize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FCBDCC6" w14:textId="77777777" w:rsidR="003B7DDC" w:rsidRPr="0004070B" w:rsidRDefault="003B7DDC" w:rsidP="00D8463D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AE175AA" w14:textId="77777777" w:rsidR="003B7DDC" w:rsidRDefault="003B7DDC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9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66BDD84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92 to 1.0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31DD3DD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63</w:t>
            </w:r>
          </w:p>
        </w:tc>
      </w:tr>
      <w:tr w:rsidR="003B7DDC" w:rsidRPr="0004070B" w14:paraId="44FBCA74" w14:textId="77777777" w:rsidTr="00A04625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1D4A8B85" w14:textId="77777777" w:rsidR="003B7DDC" w:rsidRPr="0004070B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6900C832" w14:textId="77777777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0F3F2D50" w14:textId="63590424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  <w:t>Any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5BA0A97" w14:textId="77777777" w:rsidR="003B7DDC" w:rsidRPr="0004070B" w:rsidRDefault="003B7DDC" w:rsidP="00D8463D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D3502FE" w14:textId="77777777" w:rsidR="003B7DDC" w:rsidRDefault="003B7DDC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9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5C0B6B3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96 to 1.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D2D9E22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35</w:t>
            </w:r>
          </w:p>
        </w:tc>
      </w:tr>
      <w:tr w:rsidR="003B7DDC" w:rsidRPr="0004070B" w14:paraId="2221DD08" w14:textId="77777777" w:rsidTr="00A04625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0A9298E3" w14:textId="77777777" w:rsidR="003B7DDC" w:rsidRPr="0004070B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35EAFF56" w14:textId="77777777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C25C562" w14:textId="5E0D0E50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0121BB7" w14:textId="77777777" w:rsidR="003B7DDC" w:rsidRPr="0004070B" w:rsidRDefault="003B7DDC" w:rsidP="00D8463D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1BE1086" w14:textId="77777777" w:rsidR="003B7DDC" w:rsidRDefault="003B7DDC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38CC4BD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A645B41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</w:p>
        </w:tc>
      </w:tr>
      <w:tr w:rsidR="003B7DDC" w:rsidRPr="0004070B" w14:paraId="58296102" w14:textId="77777777" w:rsidTr="00A04625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08292FE9" w14:textId="293081DA" w:rsidR="003B7DDC" w:rsidRPr="0004070B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  <w:t>IFN</w:t>
            </w:r>
            <w: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  <w:sym w:font="Symbol" w:char="F067"/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5731DA59" w14:textId="6E60F845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  <w:t>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6E31000D" w14:textId="13524BC7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  <w:t>Very sever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8DBE9EE" w14:textId="3E8EE085" w:rsidR="003B7DDC" w:rsidRPr="0004070B" w:rsidRDefault="003B7DDC" w:rsidP="00D8463D">
            <w:pPr>
              <w:rPr>
                <w:rFonts w:ascii="Cambria" w:hAnsi="Cambria"/>
                <w:sz w:val="20"/>
                <w:szCs w:val="20"/>
              </w:rPr>
            </w:pPr>
            <w:r>
              <w:rPr>
                <w:rFonts w:ascii="Cambria" w:hAnsi="Cambria"/>
                <w:sz w:val="20"/>
                <w:szCs w:val="20"/>
              </w:rPr>
              <w:t>IVW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7AA4F5D" w14:textId="77777777" w:rsidR="003B7DDC" w:rsidRDefault="003B7DDC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1.0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BB37EF3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89 to 1.2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019F3C9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51</w:t>
            </w:r>
          </w:p>
        </w:tc>
      </w:tr>
      <w:tr w:rsidR="003B7DDC" w:rsidRPr="0004070B" w14:paraId="6AEE5282" w14:textId="77777777" w:rsidTr="00A04625"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467B81C3" w14:textId="681B677D" w:rsidR="003B7DDC" w:rsidRPr="0004070B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415F9D10" w14:textId="77777777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C3F78A8" w14:textId="2E9265FE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  <w:t>Hospitalized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A04B726" w14:textId="77777777" w:rsidR="003B7DDC" w:rsidRPr="0004070B" w:rsidRDefault="003B7DDC" w:rsidP="00D8463D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1F2F8DC" w14:textId="77777777" w:rsidR="003B7DDC" w:rsidRDefault="003B7DDC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1.0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141D169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93 to 1.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50B798B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52</w:t>
            </w:r>
          </w:p>
        </w:tc>
      </w:tr>
      <w:tr w:rsidR="003B7DDC" w:rsidRPr="0004070B" w14:paraId="7B1F70CF" w14:textId="77777777" w:rsidTr="00A04625">
        <w:tc>
          <w:tcPr>
            <w:tcW w:w="1560" w:type="dxa"/>
            <w:tcBorders>
              <w:top w:val="nil"/>
              <w:left w:val="nil"/>
              <w:right w:val="nil"/>
            </w:tcBorders>
          </w:tcPr>
          <w:p w14:paraId="53E030F9" w14:textId="7E5E1CDE" w:rsidR="003B7DDC" w:rsidRPr="0004070B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</w:tcPr>
          <w:p w14:paraId="3E3380CD" w14:textId="77777777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</w:tcPr>
          <w:p w14:paraId="1E2E19D5" w14:textId="0C1935D9" w:rsidR="003B7DDC" w:rsidRDefault="003B7DDC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  <w: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  <w:t>Any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</w:tcPr>
          <w:p w14:paraId="69A1D32C" w14:textId="77777777" w:rsidR="003B7DDC" w:rsidRPr="0004070B" w:rsidRDefault="003B7DDC" w:rsidP="00D8463D">
            <w:pPr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</w:tcPr>
          <w:p w14:paraId="002F342D" w14:textId="77777777" w:rsidR="003B7DDC" w:rsidRDefault="003B7DDC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1.00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2DF1591F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96 to 1.04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</w:tcPr>
          <w:p w14:paraId="1EF4CBA3" w14:textId="77777777" w:rsidR="003B7DDC" w:rsidRDefault="003B7DDC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0.88</w:t>
            </w:r>
          </w:p>
        </w:tc>
      </w:tr>
    </w:tbl>
    <w:p w14:paraId="3D810C3C" w14:textId="35DDCE54" w:rsidR="00F70EEA" w:rsidRDefault="006833E9">
      <w:pPr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SNP single nucleotide polymorphism, IVW inverse variance weighted</w:t>
      </w:r>
    </w:p>
    <w:p w14:paraId="0B38FF04" w14:textId="77777777" w:rsidR="00A81F80" w:rsidRDefault="00A81F80">
      <w:pPr>
        <w:rPr>
          <w:sz w:val="22"/>
          <w:szCs w:val="22"/>
          <w:lang w:val="en-US"/>
        </w:rPr>
      </w:pPr>
    </w:p>
    <w:p w14:paraId="31935FB9" w14:textId="6E6529CF" w:rsidR="00A81F80" w:rsidRPr="00494B1E" w:rsidRDefault="00A81F80" w:rsidP="00A81F80">
      <w:pPr>
        <w:rPr>
          <w:rFonts w:ascii="Cambria" w:hAnsi="Cambria" w:cstheme="minorHAnsi"/>
          <w:color w:val="000000" w:themeColor="text1"/>
          <w:sz w:val="22"/>
          <w:szCs w:val="22"/>
        </w:rPr>
      </w:pPr>
      <w:r w:rsidRPr="00494B1E">
        <w:rPr>
          <w:rFonts w:ascii="Cambria" w:hAnsi="Cambria"/>
          <w:sz w:val="22"/>
          <w:szCs w:val="22"/>
          <w:lang w:val="en-US"/>
        </w:rPr>
        <w:t xml:space="preserve">Supplementary Table </w:t>
      </w:r>
      <w:r w:rsidR="006833E9">
        <w:rPr>
          <w:rFonts w:ascii="Cambria" w:hAnsi="Cambria"/>
          <w:sz w:val="22"/>
          <w:szCs w:val="22"/>
          <w:lang w:val="en-US"/>
        </w:rPr>
        <w:t>4</w:t>
      </w:r>
      <w:r w:rsidRPr="00494B1E">
        <w:rPr>
          <w:rFonts w:ascii="Cambria" w:hAnsi="Cambria"/>
          <w:sz w:val="22"/>
          <w:szCs w:val="22"/>
          <w:lang w:val="en-US"/>
        </w:rPr>
        <w:t xml:space="preserve">: </w:t>
      </w:r>
      <w:r>
        <w:rPr>
          <w:rFonts w:ascii="Cambria" w:hAnsi="Cambria"/>
          <w:sz w:val="22"/>
          <w:szCs w:val="22"/>
          <w:lang w:val="en-US"/>
        </w:rPr>
        <w:t xml:space="preserve">Mendelian Randomization estimates for </w:t>
      </w:r>
      <w:r w:rsidRPr="00494B1E">
        <w:rPr>
          <w:rFonts w:ascii="Cambria" w:hAnsi="Cambria"/>
          <w:sz w:val="22"/>
          <w:szCs w:val="22"/>
          <w:lang w:val="en-US"/>
        </w:rPr>
        <w:t xml:space="preserve">genetically predicted </w:t>
      </w:r>
      <w:r w:rsidRPr="00494B1E">
        <w:rPr>
          <w:rFonts w:ascii="Cambria" w:hAnsi="Cambria" w:cs="Segoe UI"/>
          <w:color w:val="212121"/>
          <w:sz w:val="22"/>
          <w:szCs w:val="22"/>
          <w:shd w:val="clear" w:color="auto" w:fill="FFFFFF"/>
        </w:rPr>
        <w:t>interleukin-18</w:t>
      </w:r>
      <w:r>
        <w:rPr>
          <w:rFonts w:ascii="Cambria" w:hAnsi="Cambria" w:cs="Segoe UI"/>
          <w:color w:val="212121"/>
          <w:sz w:val="22"/>
          <w:szCs w:val="22"/>
          <w:shd w:val="clear" w:color="auto" w:fill="FFFFFF"/>
        </w:rPr>
        <w:t xml:space="preserve"> (standard deviation)</w:t>
      </w:r>
      <w:r w:rsidR="00B50C3F">
        <w:rPr>
          <w:rFonts w:ascii="Cambria" w:hAnsi="Cambria" w:cs="Segoe UI"/>
          <w:color w:val="212121"/>
          <w:sz w:val="22"/>
          <w:szCs w:val="22"/>
          <w:shd w:val="clear" w:color="auto" w:fill="FFFFFF"/>
        </w:rPr>
        <w:t>,</w:t>
      </w:r>
      <w:r w:rsidR="00B50C3F" w:rsidRPr="00B50C3F">
        <w:rPr>
          <w:rFonts w:ascii="Cambria" w:hAnsi="Cambria" w:cs="Segoe UI"/>
          <w:color w:val="212121"/>
          <w:sz w:val="22"/>
          <w:szCs w:val="22"/>
          <w:shd w:val="clear" w:color="auto" w:fill="FFFFFF"/>
        </w:rPr>
        <w:t xml:space="preserve"> </w:t>
      </w:r>
      <w:r w:rsidR="00B50C3F">
        <w:rPr>
          <w:rFonts w:ascii="Cambria" w:hAnsi="Cambria" w:cs="Segoe UI"/>
          <w:color w:val="212121"/>
          <w:sz w:val="22"/>
          <w:szCs w:val="22"/>
          <w:shd w:val="clear" w:color="auto" w:fill="FFFFFF"/>
        </w:rPr>
        <w:t xml:space="preserve">based on the 4 genome wide significant SNPs, </w:t>
      </w:r>
      <w:r w:rsidRPr="00494B1E">
        <w:rPr>
          <w:rFonts w:ascii="Cambria" w:hAnsi="Cambria"/>
          <w:sz w:val="22"/>
          <w:szCs w:val="22"/>
          <w:lang w:val="en-US"/>
        </w:rPr>
        <w:fldChar w:fldCharType="begin">
          <w:fldData xml:space="preserve">PEVuZE5vdGU+PENpdGU+PEF1dGhvcj5NY0dvd2FuPC9BdXRob3I+PFllYXI+MjAxOTwvWWVhcj48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</w:fldData>
        </w:fldChar>
      </w:r>
      <w:r w:rsidR="00C23BCD">
        <w:rPr>
          <w:rFonts w:ascii="Cambria" w:hAnsi="Cambria"/>
          <w:sz w:val="22"/>
          <w:szCs w:val="22"/>
          <w:lang w:val="en-US"/>
        </w:rPr>
        <w:instrText xml:space="preserve"> ADDIN EN.CITE </w:instrText>
      </w:r>
      <w:r w:rsidR="00C23BCD">
        <w:rPr>
          <w:rFonts w:ascii="Cambria" w:hAnsi="Cambria"/>
          <w:sz w:val="22"/>
          <w:szCs w:val="22"/>
          <w:lang w:val="en-US"/>
        </w:rPr>
        <w:fldChar w:fldCharType="begin">
          <w:fldData xml:space="preserve">PEVuZE5vdGU+PENpdGU+PEF1dGhvcj5NY0dvd2FuPC9BdXRob3I+PFllYXI+MjAxOTwvWWVhcj48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</w:fldData>
        </w:fldChar>
      </w:r>
      <w:r w:rsidR="00C23BCD">
        <w:rPr>
          <w:rFonts w:ascii="Cambria" w:hAnsi="Cambria"/>
          <w:sz w:val="22"/>
          <w:szCs w:val="22"/>
          <w:lang w:val="en-US"/>
        </w:rPr>
        <w:instrText xml:space="preserve"> ADDIN EN.CITE.DATA </w:instrText>
      </w:r>
      <w:r w:rsidR="00C23BCD">
        <w:rPr>
          <w:rFonts w:ascii="Cambria" w:hAnsi="Cambria"/>
          <w:sz w:val="22"/>
          <w:szCs w:val="22"/>
          <w:lang w:val="en-US"/>
        </w:rPr>
      </w:r>
      <w:r w:rsidR="00C23BCD">
        <w:rPr>
          <w:rFonts w:ascii="Cambria" w:hAnsi="Cambria"/>
          <w:sz w:val="22"/>
          <w:szCs w:val="22"/>
          <w:lang w:val="en-US"/>
        </w:rPr>
        <w:fldChar w:fldCharType="end"/>
      </w:r>
      <w:r w:rsidRPr="00494B1E">
        <w:rPr>
          <w:rFonts w:ascii="Cambria" w:hAnsi="Cambria"/>
          <w:sz w:val="22"/>
          <w:szCs w:val="22"/>
          <w:lang w:val="en-US"/>
        </w:rPr>
      </w:r>
      <w:r w:rsidRPr="00494B1E">
        <w:rPr>
          <w:rFonts w:ascii="Cambria" w:hAnsi="Cambria"/>
          <w:sz w:val="22"/>
          <w:szCs w:val="22"/>
          <w:lang w:val="en-US"/>
        </w:rPr>
        <w:fldChar w:fldCharType="separate"/>
      </w:r>
      <w:r w:rsidR="004F6F2B">
        <w:rPr>
          <w:rFonts w:ascii="Cambria" w:hAnsi="Cambria"/>
          <w:noProof/>
          <w:sz w:val="22"/>
          <w:szCs w:val="22"/>
          <w:lang w:val="en-US"/>
        </w:rPr>
        <w:t>[16, 17]</w:t>
      </w:r>
      <w:r w:rsidRPr="00494B1E">
        <w:rPr>
          <w:rFonts w:ascii="Cambria" w:hAnsi="Cambria"/>
          <w:sz w:val="22"/>
          <w:szCs w:val="22"/>
          <w:lang w:val="en-US"/>
        </w:rPr>
        <w:fldChar w:fldCharType="end"/>
      </w:r>
      <w:r w:rsidRPr="00494B1E">
        <w:rPr>
          <w:rFonts w:ascii="Cambria" w:hAnsi="Cambria"/>
          <w:sz w:val="22"/>
          <w:szCs w:val="22"/>
          <w:lang w:val="en-US"/>
        </w:rPr>
        <w:t xml:space="preserve"> with </w:t>
      </w:r>
      <w:r w:rsidR="009E4606">
        <w:rPr>
          <w:rFonts w:ascii="Cambria" w:hAnsi="Cambria"/>
          <w:sz w:val="22"/>
          <w:szCs w:val="22"/>
          <w:lang w:val="en-US"/>
        </w:rPr>
        <w:t>parental attained age</w:t>
      </w:r>
      <w:r w:rsidR="004C7031">
        <w:rPr>
          <w:rFonts w:ascii="Cambria" w:hAnsi="Cambria"/>
          <w:sz w:val="22"/>
          <w:szCs w:val="22"/>
          <w:lang w:val="en-US"/>
        </w:rPr>
        <w:t>, in terms of years of life lost,</w:t>
      </w:r>
      <w:r w:rsidRPr="00494B1E">
        <w:rPr>
          <w:rFonts w:ascii="Cambria" w:hAnsi="Cambria" w:cstheme="minorHAnsi"/>
          <w:color w:val="000000" w:themeColor="text1"/>
          <w:sz w:val="22"/>
          <w:szCs w:val="22"/>
        </w:rPr>
        <w:t xml:space="preserve"> </w:t>
      </w:r>
      <w:r w:rsidRPr="00494B1E">
        <w:rPr>
          <w:rFonts w:ascii="Cambria" w:hAnsi="Cambria"/>
          <w:sz w:val="22"/>
          <w:szCs w:val="22"/>
          <w:lang w:val="en-US"/>
        </w:rPr>
        <w:t xml:space="preserve">in the largest available GWAS of people of European descent </w:t>
      </w:r>
      <w:r w:rsidR="009E4606" w:rsidRPr="00494B1E">
        <w:rPr>
          <w:rFonts w:ascii="Cambria" w:hAnsi="Cambria"/>
          <w:sz w:val="22"/>
          <w:szCs w:val="22"/>
          <w:lang w:val="en-US"/>
        </w:rPr>
        <w:fldChar w:fldCharType="begin">
          <w:fldData xml:space="preserve">PEVuZE5vdGU+PENpdGU+PEF1dGhvcj5UaW1tZXJzPC9BdXRob3I+PFllYXI+MjAxOTwvWWVhcj48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</w:fldData>
        </w:fldChar>
      </w:r>
      <w:r w:rsidR="00684727">
        <w:rPr>
          <w:rFonts w:ascii="Cambria" w:hAnsi="Cambria"/>
          <w:sz w:val="22"/>
          <w:szCs w:val="22"/>
          <w:lang w:val="en-US"/>
        </w:rPr>
        <w:instrText xml:space="preserve"> ADDIN EN.CITE </w:instrText>
      </w:r>
      <w:r w:rsidR="00684727">
        <w:rPr>
          <w:rFonts w:ascii="Cambria" w:hAnsi="Cambria"/>
          <w:sz w:val="22"/>
          <w:szCs w:val="22"/>
          <w:lang w:val="en-US"/>
        </w:rPr>
        <w:fldChar w:fldCharType="begin">
          <w:fldData xml:space="preserve">PEVuZE5vdGU+PENpdGU+PEF1dGhvcj5UaW1tZXJzPC9BdXRob3I+PFllYXI+MjAxOTwvWWVhcj48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</w:fldData>
        </w:fldChar>
      </w:r>
      <w:r w:rsidR="00684727">
        <w:rPr>
          <w:rFonts w:ascii="Cambria" w:hAnsi="Cambria"/>
          <w:sz w:val="22"/>
          <w:szCs w:val="22"/>
          <w:lang w:val="en-US"/>
        </w:rPr>
        <w:instrText xml:space="preserve"> ADDIN EN.CITE.DATA </w:instrText>
      </w:r>
      <w:r w:rsidR="00684727">
        <w:rPr>
          <w:rFonts w:ascii="Cambria" w:hAnsi="Cambria"/>
          <w:sz w:val="22"/>
          <w:szCs w:val="22"/>
          <w:lang w:val="en-US"/>
        </w:rPr>
      </w:r>
      <w:r w:rsidR="00684727">
        <w:rPr>
          <w:rFonts w:ascii="Cambria" w:hAnsi="Cambria"/>
          <w:sz w:val="22"/>
          <w:szCs w:val="22"/>
          <w:lang w:val="en-US"/>
        </w:rPr>
        <w:fldChar w:fldCharType="end"/>
      </w:r>
      <w:r w:rsidR="009E4606" w:rsidRPr="00494B1E">
        <w:rPr>
          <w:rFonts w:ascii="Cambria" w:hAnsi="Cambria"/>
          <w:sz w:val="22"/>
          <w:szCs w:val="22"/>
          <w:lang w:val="en-US"/>
        </w:rPr>
      </w:r>
      <w:r w:rsidR="009E4606" w:rsidRPr="00494B1E">
        <w:rPr>
          <w:rFonts w:ascii="Cambria" w:hAnsi="Cambria"/>
          <w:sz w:val="22"/>
          <w:szCs w:val="22"/>
          <w:lang w:val="en-US"/>
        </w:rPr>
        <w:fldChar w:fldCharType="separate"/>
      </w:r>
      <w:r w:rsidR="00684727">
        <w:rPr>
          <w:rFonts w:ascii="Cambria" w:hAnsi="Cambria"/>
          <w:noProof/>
          <w:sz w:val="22"/>
          <w:szCs w:val="22"/>
          <w:lang w:val="en-US"/>
        </w:rPr>
        <w:t>[39]</w:t>
      </w:r>
      <w:r w:rsidR="009E4606" w:rsidRPr="00494B1E">
        <w:rPr>
          <w:rFonts w:ascii="Cambria" w:hAnsi="Cambria"/>
          <w:sz w:val="22"/>
          <w:szCs w:val="22"/>
          <w:lang w:val="en-US"/>
        </w:rPr>
        <w:fldChar w:fldCharType="end"/>
      </w:r>
    </w:p>
    <w:tbl>
      <w:tblPr>
        <w:tblStyle w:val="TableGrid"/>
        <w:tblW w:w="7371" w:type="dxa"/>
        <w:tblLayout w:type="fixed"/>
        <w:tblLook w:val="04A0" w:firstRow="1" w:lastRow="0" w:firstColumn="1" w:lastColumn="0" w:noHBand="0" w:noVBand="1"/>
      </w:tblPr>
      <w:tblGrid>
        <w:gridCol w:w="2551"/>
        <w:gridCol w:w="851"/>
        <w:gridCol w:w="1559"/>
        <w:gridCol w:w="709"/>
        <w:gridCol w:w="1701"/>
      </w:tblGrid>
      <w:tr w:rsidR="00423171" w:rsidRPr="007609F0" w14:paraId="6E556D7F" w14:textId="77777777" w:rsidTr="007B5CFB">
        <w:tc>
          <w:tcPr>
            <w:tcW w:w="2551" w:type="dxa"/>
            <w:tcBorders>
              <w:left w:val="nil"/>
              <w:bottom w:val="single" w:sz="4" w:space="0" w:color="auto"/>
              <w:right w:val="nil"/>
            </w:tcBorders>
          </w:tcPr>
          <w:p w14:paraId="7A399D9A" w14:textId="77777777" w:rsidR="00423171" w:rsidRPr="00BE48DA" w:rsidRDefault="00423171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 w:rsidRPr="00BE48DA">
              <w:rPr>
                <w:rFonts w:ascii="Cambria" w:hAnsi="Cambria"/>
                <w:sz w:val="20"/>
                <w:szCs w:val="20"/>
                <w:lang w:val="en-US"/>
              </w:rPr>
              <w:t>Method</w:t>
            </w:r>
          </w:p>
        </w:tc>
        <w:tc>
          <w:tcPr>
            <w:tcW w:w="851" w:type="dxa"/>
            <w:tcBorders>
              <w:left w:val="nil"/>
              <w:bottom w:val="single" w:sz="4" w:space="0" w:color="auto"/>
              <w:right w:val="nil"/>
            </w:tcBorders>
          </w:tcPr>
          <w:p w14:paraId="0F601B21" w14:textId="26F27D37" w:rsidR="00CA0551" w:rsidRPr="00BE48DA" w:rsidRDefault="00423171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BE48DA">
              <w:rPr>
                <w:rFonts w:ascii="Cambria" w:hAnsi="Cambria"/>
                <w:sz w:val="20"/>
                <w:szCs w:val="20"/>
                <w:lang w:val="en-US"/>
              </w:rPr>
              <w:t>Years</w:t>
            </w:r>
            <w:r>
              <w:rPr>
                <w:rFonts w:ascii="Cambria" w:hAnsi="Cambria"/>
                <w:sz w:val="20"/>
                <w:szCs w:val="20"/>
                <w:lang w:val="en-US"/>
              </w:rPr>
              <w:t xml:space="preserve"> of life</w:t>
            </w:r>
            <w:r w:rsidR="004C7031">
              <w:rPr>
                <w:rFonts w:ascii="Cambria" w:hAnsi="Cambria"/>
                <w:sz w:val="20"/>
                <w:szCs w:val="20"/>
                <w:lang w:val="en-US"/>
              </w:rPr>
              <w:t xml:space="preserve"> lost</w:t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  <w:right w:val="nil"/>
            </w:tcBorders>
          </w:tcPr>
          <w:p w14:paraId="74FD6FF7" w14:textId="77777777" w:rsidR="00423171" w:rsidRPr="00BE48DA" w:rsidRDefault="00423171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BE48DA">
              <w:rPr>
                <w:rFonts w:ascii="Cambria" w:hAnsi="Cambria"/>
                <w:sz w:val="20"/>
                <w:szCs w:val="20"/>
                <w:lang w:val="en-US"/>
              </w:rPr>
              <w:t xml:space="preserve">95% confidence interval 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</w:tcPr>
          <w:p w14:paraId="39BD52AA" w14:textId="77777777" w:rsidR="00423171" w:rsidRPr="00BE48DA" w:rsidRDefault="00423171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BE48DA">
              <w:rPr>
                <w:rFonts w:ascii="Cambria" w:hAnsi="Cambria"/>
                <w:sz w:val="20"/>
                <w:szCs w:val="20"/>
                <w:lang w:val="en-US"/>
              </w:rPr>
              <w:t>p-value</w:t>
            </w:r>
          </w:p>
        </w:tc>
        <w:tc>
          <w:tcPr>
            <w:tcW w:w="1701" w:type="dxa"/>
            <w:tcBorders>
              <w:left w:val="nil"/>
              <w:bottom w:val="single" w:sz="4" w:space="0" w:color="auto"/>
              <w:right w:val="nil"/>
            </w:tcBorders>
          </w:tcPr>
          <w:p w14:paraId="2F190805" w14:textId="77777777" w:rsidR="00423171" w:rsidRPr="00BE48DA" w:rsidRDefault="00423171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BE48DA">
              <w:rPr>
                <w:rFonts w:ascii="Cambria" w:hAnsi="Cambria"/>
                <w:sz w:val="20"/>
                <w:szCs w:val="20"/>
                <w:lang w:val="en-US"/>
              </w:rPr>
              <w:t>MR-Egger intercept p-value</w:t>
            </w:r>
          </w:p>
        </w:tc>
      </w:tr>
      <w:tr w:rsidR="00423171" w:rsidRPr="009B750F" w14:paraId="111E4EA1" w14:textId="77777777" w:rsidTr="007B5CFB"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</w:tcPr>
          <w:p w14:paraId="0E0C3515" w14:textId="77777777" w:rsidR="00423171" w:rsidRPr="004C7031" w:rsidRDefault="00423171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 w:rsidRPr="004C7031">
              <w:rPr>
                <w:rFonts w:ascii="Cambria" w:hAnsi="Cambria"/>
                <w:sz w:val="20"/>
                <w:szCs w:val="20"/>
              </w:rPr>
              <w:t>Inverse variance weighting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55D122B" w14:textId="00FC60EA" w:rsidR="00423171" w:rsidRPr="007B5CFB" w:rsidRDefault="00423171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 w:rsidRPr="004C7031">
              <w:rPr>
                <w:rFonts w:ascii="Cambria" w:hAnsi="Cambria"/>
                <w:sz w:val="20"/>
                <w:szCs w:val="20"/>
                <w:lang w:val="en-US"/>
              </w:rPr>
              <w:t>0.</w:t>
            </w:r>
            <w:r w:rsidR="004C7031" w:rsidRPr="007B5CFB">
              <w:rPr>
                <w:rFonts w:ascii="Cambria" w:hAnsi="Cambria"/>
                <w:sz w:val="20"/>
                <w:szCs w:val="20"/>
                <w:lang w:val="en-US"/>
              </w:rPr>
              <w:t>1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5E8E9D30" w14:textId="69E7AFCD" w:rsidR="00423171" w:rsidRPr="007B5CFB" w:rsidRDefault="00423171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7B5CFB">
              <w:rPr>
                <w:rFonts w:ascii="Cambria" w:hAnsi="Cambria"/>
                <w:sz w:val="20"/>
                <w:szCs w:val="20"/>
                <w:lang w:val="en-US"/>
              </w:rPr>
              <w:t>-0.</w:t>
            </w:r>
            <w:r w:rsidR="004C7031" w:rsidRPr="007B5CFB">
              <w:rPr>
                <w:rFonts w:ascii="Cambria" w:hAnsi="Cambria"/>
                <w:sz w:val="20"/>
                <w:szCs w:val="20"/>
                <w:lang w:val="en-US"/>
              </w:rPr>
              <w:t>31</w:t>
            </w:r>
            <w:r w:rsidRPr="004C7031">
              <w:rPr>
                <w:rFonts w:ascii="Cambria" w:hAnsi="Cambria"/>
                <w:sz w:val="20"/>
                <w:szCs w:val="20"/>
                <w:lang w:val="en-US"/>
              </w:rPr>
              <w:t xml:space="preserve"> to 0.</w:t>
            </w:r>
            <w:r w:rsidR="004C7031" w:rsidRPr="007B5CFB">
              <w:rPr>
                <w:rFonts w:ascii="Cambria" w:hAnsi="Cambria"/>
                <w:sz w:val="20"/>
                <w:szCs w:val="20"/>
                <w:lang w:val="en-US"/>
              </w:rPr>
              <w:t>6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03122AA" w14:textId="71E7CE14" w:rsidR="00423171" w:rsidRPr="007B5CFB" w:rsidRDefault="00423171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7B5CFB">
              <w:rPr>
                <w:rFonts w:ascii="Cambria" w:hAnsi="Cambria"/>
                <w:sz w:val="20"/>
                <w:szCs w:val="20"/>
                <w:lang w:val="en-US"/>
              </w:rPr>
              <w:t>0.4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80BA0A3" w14:textId="77777777" w:rsidR="00423171" w:rsidRPr="007B5CFB" w:rsidRDefault="00423171" w:rsidP="00D8463D">
            <w:pPr>
              <w:jc w:val="center"/>
              <w:rPr>
                <w:rFonts w:ascii="Cambria" w:hAnsi="Cambria"/>
                <w:sz w:val="20"/>
                <w:szCs w:val="20"/>
                <w:highlight w:val="yellow"/>
                <w:lang w:val="en-US"/>
              </w:rPr>
            </w:pPr>
          </w:p>
        </w:tc>
      </w:tr>
      <w:tr w:rsidR="00423171" w:rsidRPr="009B750F" w14:paraId="65F350BE" w14:textId="77777777" w:rsidTr="007B5CFB"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</w:tcPr>
          <w:p w14:paraId="51A40CC5" w14:textId="77777777" w:rsidR="00423171" w:rsidRPr="004C7031" w:rsidRDefault="00423171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 w:rsidRPr="004C7031">
              <w:rPr>
                <w:rFonts w:ascii="Cambria" w:hAnsi="Cambria"/>
                <w:sz w:val="20"/>
                <w:szCs w:val="20"/>
                <w:lang w:val="en-US"/>
              </w:rPr>
              <w:t>Weighted media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D8AD0FD" w14:textId="78502B4E" w:rsidR="00423171" w:rsidRPr="004C7031" w:rsidRDefault="00423171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 w:rsidRPr="004C7031">
              <w:rPr>
                <w:rFonts w:ascii="Cambria" w:hAnsi="Cambria"/>
                <w:sz w:val="20"/>
                <w:szCs w:val="20"/>
                <w:lang w:val="en-US"/>
              </w:rPr>
              <w:t>0.</w:t>
            </w:r>
            <w:r w:rsidR="004C7031" w:rsidRPr="007B5CFB">
              <w:rPr>
                <w:rFonts w:ascii="Cambria" w:hAnsi="Cambria"/>
                <w:sz w:val="20"/>
                <w:szCs w:val="20"/>
                <w:lang w:val="en-US"/>
              </w:rPr>
              <w:t>0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14:paraId="71803134" w14:textId="54FF0017" w:rsidR="00423171" w:rsidRPr="004C7031" w:rsidRDefault="00423171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4C7031">
              <w:rPr>
                <w:rFonts w:ascii="Cambria" w:hAnsi="Cambria"/>
                <w:sz w:val="20"/>
                <w:szCs w:val="20"/>
                <w:lang w:val="en-US"/>
              </w:rPr>
              <w:t>-0.</w:t>
            </w:r>
            <w:r w:rsidR="004C7031" w:rsidRPr="007B5CFB">
              <w:rPr>
                <w:rFonts w:ascii="Cambria" w:hAnsi="Cambria"/>
                <w:sz w:val="20"/>
                <w:szCs w:val="20"/>
                <w:lang w:val="en-US"/>
              </w:rPr>
              <w:t>51</w:t>
            </w:r>
            <w:r w:rsidR="004C7031" w:rsidRPr="004C7031">
              <w:rPr>
                <w:rFonts w:ascii="Cambria" w:hAnsi="Cambria"/>
                <w:sz w:val="20"/>
                <w:szCs w:val="20"/>
                <w:lang w:val="en-US"/>
              </w:rPr>
              <w:t xml:space="preserve"> </w:t>
            </w:r>
            <w:r w:rsidRPr="004C7031">
              <w:rPr>
                <w:rFonts w:ascii="Cambria" w:hAnsi="Cambria"/>
                <w:sz w:val="20"/>
                <w:szCs w:val="20"/>
                <w:lang w:val="en-US"/>
              </w:rPr>
              <w:t>to 0.</w:t>
            </w:r>
            <w:r w:rsidR="004C7031" w:rsidRPr="007B5CFB">
              <w:rPr>
                <w:rFonts w:ascii="Cambria" w:hAnsi="Cambria"/>
                <w:sz w:val="20"/>
                <w:szCs w:val="20"/>
                <w:lang w:val="en-US"/>
              </w:rPr>
              <w:t>6</w:t>
            </w:r>
            <w:r w:rsidR="004C7031" w:rsidRPr="004C7031">
              <w:rPr>
                <w:rFonts w:ascii="Cambria" w:hAnsi="Cambria"/>
                <w:sz w:val="20"/>
                <w:szCs w:val="20"/>
                <w:lang w:val="en-US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5DEC9A0A" w14:textId="3B6C4CC8" w:rsidR="00423171" w:rsidRPr="007B5CFB" w:rsidRDefault="00423171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7B5CFB">
              <w:rPr>
                <w:rFonts w:ascii="Cambria" w:hAnsi="Cambria"/>
                <w:sz w:val="20"/>
                <w:szCs w:val="20"/>
                <w:lang w:val="en-US"/>
              </w:rPr>
              <w:t>0.8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8DE5F1A" w14:textId="77777777" w:rsidR="00423171" w:rsidRPr="007B5CFB" w:rsidRDefault="00423171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</w:p>
        </w:tc>
      </w:tr>
      <w:tr w:rsidR="00423171" w:rsidRPr="007609F0" w14:paraId="14B95ED6" w14:textId="77777777" w:rsidTr="007B5CFB">
        <w:tc>
          <w:tcPr>
            <w:tcW w:w="25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6A0628" w14:textId="77777777" w:rsidR="00423171" w:rsidRPr="004C7031" w:rsidRDefault="00423171" w:rsidP="00D8463D">
            <w:pPr>
              <w:rPr>
                <w:rFonts w:ascii="Cambria" w:hAnsi="Cambria"/>
                <w:color w:val="000000"/>
                <w:sz w:val="20"/>
                <w:szCs w:val="20"/>
                <w:shd w:val="clear" w:color="auto" w:fill="FFFFFF"/>
              </w:rPr>
            </w:pPr>
            <w:r w:rsidRPr="004C7031">
              <w:rPr>
                <w:rFonts w:ascii="Cambria" w:hAnsi="Cambria"/>
                <w:sz w:val="20"/>
                <w:szCs w:val="20"/>
                <w:lang w:val="en-US"/>
              </w:rPr>
              <w:t>MR-Egger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07B2997" w14:textId="5996164F" w:rsidR="00423171" w:rsidRPr="007B5CFB" w:rsidRDefault="004C7031" w:rsidP="00D8463D">
            <w:pPr>
              <w:rPr>
                <w:rFonts w:ascii="Cambria" w:hAnsi="Cambria"/>
                <w:sz w:val="20"/>
                <w:szCs w:val="20"/>
                <w:lang w:val="en-US"/>
              </w:rPr>
            </w:pPr>
            <w:r w:rsidRPr="007B5CFB">
              <w:rPr>
                <w:rFonts w:ascii="Cambria" w:hAnsi="Cambria"/>
                <w:sz w:val="20"/>
                <w:szCs w:val="20"/>
                <w:lang w:val="en-US"/>
              </w:rPr>
              <w:t>1</w:t>
            </w:r>
            <w:r w:rsidR="00423171" w:rsidRPr="007B5CFB">
              <w:rPr>
                <w:rFonts w:ascii="Cambria" w:hAnsi="Cambria"/>
                <w:sz w:val="20"/>
                <w:szCs w:val="20"/>
                <w:lang w:val="en-US"/>
              </w:rPr>
              <w:t>.</w:t>
            </w:r>
            <w:r w:rsidRPr="007B5CFB">
              <w:rPr>
                <w:rFonts w:ascii="Cambria" w:hAnsi="Cambria"/>
                <w:sz w:val="20"/>
                <w:szCs w:val="20"/>
                <w:lang w:val="en-US"/>
              </w:rPr>
              <w:t>9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F73F67" w14:textId="71B97CB4" w:rsidR="00423171" w:rsidRPr="007B5CFB" w:rsidRDefault="00423171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7B5CFB">
              <w:rPr>
                <w:rFonts w:ascii="Cambria" w:hAnsi="Cambria"/>
                <w:sz w:val="20"/>
                <w:szCs w:val="20"/>
                <w:lang w:val="en-US"/>
              </w:rPr>
              <w:t>-</w:t>
            </w:r>
            <w:r w:rsidR="004C7031" w:rsidRPr="007B5CFB">
              <w:rPr>
                <w:rFonts w:ascii="Cambria" w:hAnsi="Cambria"/>
                <w:sz w:val="20"/>
                <w:szCs w:val="20"/>
                <w:lang w:val="en-US"/>
              </w:rPr>
              <w:t>2.24</w:t>
            </w:r>
            <w:r w:rsidRPr="004C7031">
              <w:rPr>
                <w:rFonts w:ascii="Cambria" w:hAnsi="Cambria"/>
                <w:sz w:val="20"/>
                <w:szCs w:val="20"/>
                <w:lang w:val="en-US"/>
              </w:rPr>
              <w:t xml:space="preserve"> to </w:t>
            </w:r>
            <w:r w:rsidR="004C7031" w:rsidRPr="007B5CFB">
              <w:rPr>
                <w:rFonts w:ascii="Cambria" w:hAnsi="Cambria"/>
                <w:sz w:val="20"/>
                <w:szCs w:val="20"/>
                <w:lang w:val="en-US"/>
              </w:rPr>
              <w:t>6</w:t>
            </w:r>
            <w:r w:rsidRPr="004C7031">
              <w:rPr>
                <w:rFonts w:ascii="Cambria" w:hAnsi="Cambria"/>
                <w:sz w:val="20"/>
                <w:szCs w:val="20"/>
                <w:lang w:val="en-US"/>
              </w:rPr>
              <w:t>.</w:t>
            </w:r>
            <w:r w:rsidR="004C7031" w:rsidRPr="007B5CFB">
              <w:rPr>
                <w:rFonts w:ascii="Cambria" w:hAnsi="Cambria"/>
                <w:sz w:val="20"/>
                <w:szCs w:val="20"/>
                <w:lang w:val="en-US"/>
              </w:rPr>
              <w:t>2</w:t>
            </w:r>
            <w:r w:rsidRPr="004C7031">
              <w:rPr>
                <w:rFonts w:ascii="Cambria" w:hAnsi="Cambria"/>
                <w:sz w:val="20"/>
                <w:szCs w:val="20"/>
                <w:lang w:val="en-US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B481914" w14:textId="0C93BC90" w:rsidR="00423171" w:rsidRPr="007B5CFB" w:rsidRDefault="00423171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7B5CFB">
              <w:rPr>
                <w:rFonts w:ascii="Cambria" w:hAnsi="Cambria"/>
                <w:sz w:val="20"/>
                <w:szCs w:val="20"/>
                <w:lang w:val="en-US"/>
              </w:rPr>
              <w:t>0.3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7F6DE42" w14:textId="1AB59969" w:rsidR="00423171" w:rsidRPr="007B5CFB" w:rsidRDefault="00423171" w:rsidP="00D8463D">
            <w:pPr>
              <w:jc w:val="center"/>
              <w:rPr>
                <w:rFonts w:ascii="Cambria" w:hAnsi="Cambria"/>
                <w:sz w:val="20"/>
                <w:szCs w:val="20"/>
                <w:lang w:val="en-US"/>
              </w:rPr>
            </w:pPr>
            <w:r w:rsidRPr="007B5CFB">
              <w:rPr>
                <w:rFonts w:ascii="Cambria" w:hAnsi="Cambria"/>
                <w:sz w:val="20"/>
                <w:szCs w:val="20"/>
                <w:lang w:val="en-US"/>
              </w:rPr>
              <w:t>0.40</w:t>
            </w:r>
          </w:p>
        </w:tc>
      </w:tr>
    </w:tbl>
    <w:p w14:paraId="2677F33D" w14:textId="77777777" w:rsidR="00A81F80" w:rsidRPr="00494B1E" w:rsidRDefault="00A81F80" w:rsidP="00A81F80">
      <w:pPr>
        <w:rPr>
          <w:sz w:val="22"/>
          <w:szCs w:val="22"/>
          <w:lang w:val="en-US"/>
        </w:rPr>
      </w:pPr>
    </w:p>
    <w:p w14:paraId="10F56794" w14:textId="2CB86F65" w:rsidR="00A81F80" w:rsidRPr="00494B1E" w:rsidRDefault="00A81F80">
      <w:pPr>
        <w:rPr>
          <w:sz w:val="22"/>
          <w:szCs w:val="22"/>
          <w:lang w:val="en-US"/>
        </w:rPr>
      </w:pPr>
    </w:p>
    <w:sectPr w:rsidR="00A81F80" w:rsidRPr="00494B1E" w:rsidSect="00CA082B">
      <w:footerReference w:type="even" r:id="rId10"/>
      <w:footerReference w:type="default" r:id="rId11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DDBBC4C" w14:textId="77777777" w:rsidR="00B54D82" w:rsidRDefault="00B54D82" w:rsidP="00983B15">
      <w:r>
        <w:separator/>
      </w:r>
    </w:p>
  </w:endnote>
  <w:endnote w:type="continuationSeparator" w:id="0">
    <w:p w14:paraId="2E6BEE7F" w14:textId="77777777" w:rsidR="00B54D82" w:rsidRDefault="00B54D82" w:rsidP="00983B1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214484474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84924C9" w14:textId="68953A57" w:rsidR="009D2656" w:rsidRDefault="009D2656" w:rsidP="00274B9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8351A92" w14:textId="77777777" w:rsidR="009D2656" w:rsidRDefault="009D2656" w:rsidP="00983B15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</w:rPr>
      <w:id w:val="-123546288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BAD572B" w14:textId="29138F9E" w:rsidR="009D2656" w:rsidRDefault="009D2656" w:rsidP="00274B9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EF4B91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4F932989" w14:textId="77777777" w:rsidR="009D2656" w:rsidRDefault="009D2656" w:rsidP="00983B1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ECEE335" w14:textId="77777777" w:rsidR="00B54D82" w:rsidRDefault="00B54D82" w:rsidP="00983B15">
      <w:r>
        <w:separator/>
      </w:r>
    </w:p>
  </w:footnote>
  <w:footnote w:type="continuationSeparator" w:id="0">
    <w:p w14:paraId="60773F08" w14:textId="77777777" w:rsidR="00B54D82" w:rsidRDefault="00B54D82" w:rsidP="00983B1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B92E01"/>
    <w:multiLevelType w:val="hybridMultilevel"/>
    <w:tmpl w:val="FC68A426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BD273F5"/>
    <w:multiLevelType w:val="hybridMultilevel"/>
    <w:tmpl w:val="8C645072"/>
    <w:lvl w:ilvl="0" w:tplc="AC549C60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3A077FF"/>
    <w:multiLevelType w:val="hybridMultilevel"/>
    <w:tmpl w:val="2ED4C2C8"/>
    <w:lvl w:ilvl="0" w:tplc="344CD878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8023C8A"/>
    <w:multiLevelType w:val="hybridMultilevel"/>
    <w:tmpl w:val="EFA2DEA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pidemiology Infection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ersrva7xrtfxex0rlx2zrz5x20eee00vdw&quot;&gt;My EndNote Library&lt;record-ids&gt;&lt;item&gt;47&lt;/item&gt;&lt;item&gt;76&lt;/item&gt;&lt;item&gt;198&lt;/item&gt;&lt;item&gt;362&lt;/item&gt;&lt;item&gt;536&lt;/item&gt;&lt;item&gt;539&lt;/item&gt;&lt;item&gt;542&lt;/item&gt;&lt;item&gt;561&lt;/item&gt;&lt;item&gt;616&lt;/item&gt;&lt;item&gt;617&lt;/item&gt;&lt;item&gt;618&lt;/item&gt;&lt;item&gt;619&lt;/item&gt;&lt;item&gt;620&lt;/item&gt;&lt;item&gt;622&lt;/item&gt;&lt;item&gt;623&lt;/item&gt;&lt;item&gt;634&lt;/item&gt;&lt;item&gt;748&lt;/item&gt;&lt;item&gt;749&lt;/item&gt;&lt;item&gt;750&lt;/item&gt;&lt;item&gt;751&lt;/item&gt;&lt;item&gt;756&lt;/item&gt;&lt;item&gt;757&lt;/item&gt;&lt;item&gt;759&lt;/item&gt;&lt;item&gt;761&lt;/item&gt;&lt;item&gt;762&lt;/item&gt;&lt;item&gt;763&lt;/item&gt;&lt;item&gt;764&lt;/item&gt;&lt;item&gt;788&lt;/item&gt;&lt;/record-ids&gt;&lt;/item&gt;&lt;item db-id=&quot;sdafwfz0ns90avexzsm5wdp25wss5dvtd0t5&quot;&gt;Untitled Library&lt;record-ids&gt;&lt;item&gt;11&lt;/item&gt;&lt;item&gt;80&lt;/item&gt;&lt;item&gt;156&lt;/item&gt;&lt;item&gt;305&lt;/item&gt;&lt;item&gt;391&lt;/item&gt;&lt;item&gt;578&lt;/item&gt;&lt;item&gt;584&lt;/item&gt;&lt;item&gt;631&lt;/item&gt;&lt;item&gt;633&lt;/item&gt;&lt;item&gt;635&lt;/item&gt;&lt;item&gt;691&lt;/item&gt;&lt;item&gt;692&lt;/item&gt;&lt;item&gt;693&lt;/item&gt;&lt;item&gt;694&lt;/item&gt;&lt;item&gt;695&lt;/item&gt;&lt;item&gt;696&lt;/item&gt;&lt;item&gt;697&lt;/item&gt;&lt;item&gt;698&lt;/item&gt;&lt;item&gt;701&lt;/item&gt;&lt;/record-ids&gt;&lt;/item&gt;&lt;/Libraries&gt;"/>
  </w:docVars>
  <w:rsids>
    <w:rsidRoot w:val="00ED29B8"/>
    <w:rsid w:val="00005E4C"/>
    <w:rsid w:val="00010440"/>
    <w:rsid w:val="00012058"/>
    <w:rsid w:val="00012C05"/>
    <w:rsid w:val="00015B5E"/>
    <w:rsid w:val="0004070B"/>
    <w:rsid w:val="00047284"/>
    <w:rsid w:val="000540DA"/>
    <w:rsid w:val="000604FB"/>
    <w:rsid w:val="00063AEF"/>
    <w:rsid w:val="00063EE2"/>
    <w:rsid w:val="0008762E"/>
    <w:rsid w:val="00090C68"/>
    <w:rsid w:val="00090FD4"/>
    <w:rsid w:val="000921EA"/>
    <w:rsid w:val="00092279"/>
    <w:rsid w:val="000A0F75"/>
    <w:rsid w:val="000A43F9"/>
    <w:rsid w:val="000A5396"/>
    <w:rsid w:val="000A58F4"/>
    <w:rsid w:val="000B3E95"/>
    <w:rsid w:val="000B5E74"/>
    <w:rsid w:val="000B65CC"/>
    <w:rsid w:val="000B6B85"/>
    <w:rsid w:val="000C137A"/>
    <w:rsid w:val="000D07DF"/>
    <w:rsid w:val="000D244D"/>
    <w:rsid w:val="000E2BAA"/>
    <w:rsid w:val="000F1D41"/>
    <w:rsid w:val="00125517"/>
    <w:rsid w:val="00127F06"/>
    <w:rsid w:val="00127F30"/>
    <w:rsid w:val="0013325D"/>
    <w:rsid w:val="001370A6"/>
    <w:rsid w:val="001442A0"/>
    <w:rsid w:val="0014628B"/>
    <w:rsid w:val="0015127C"/>
    <w:rsid w:val="0015526A"/>
    <w:rsid w:val="001600A1"/>
    <w:rsid w:val="001603E9"/>
    <w:rsid w:val="00161D55"/>
    <w:rsid w:val="00162464"/>
    <w:rsid w:val="00162CDE"/>
    <w:rsid w:val="001653B0"/>
    <w:rsid w:val="0016573F"/>
    <w:rsid w:val="001664A7"/>
    <w:rsid w:val="001724A7"/>
    <w:rsid w:val="001759D4"/>
    <w:rsid w:val="00180C60"/>
    <w:rsid w:val="00185110"/>
    <w:rsid w:val="00187138"/>
    <w:rsid w:val="00187D25"/>
    <w:rsid w:val="001A1A8C"/>
    <w:rsid w:val="001A2CE0"/>
    <w:rsid w:val="001A5A21"/>
    <w:rsid w:val="001B4A3A"/>
    <w:rsid w:val="001B6FDF"/>
    <w:rsid w:val="001B7037"/>
    <w:rsid w:val="001D4376"/>
    <w:rsid w:val="001D4ADC"/>
    <w:rsid w:val="001D4C46"/>
    <w:rsid w:val="001D5AE0"/>
    <w:rsid w:val="001E4646"/>
    <w:rsid w:val="001E5F94"/>
    <w:rsid w:val="00205097"/>
    <w:rsid w:val="0020582A"/>
    <w:rsid w:val="002065AA"/>
    <w:rsid w:val="00210C76"/>
    <w:rsid w:val="002140FF"/>
    <w:rsid w:val="00216A00"/>
    <w:rsid w:val="002211EA"/>
    <w:rsid w:val="00227522"/>
    <w:rsid w:val="002328B2"/>
    <w:rsid w:val="0024484F"/>
    <w:rsid w:val="00244B59"/>
    <w:rsid w:val="00244C96"/>
    <w:rsid w:val="0024597B"/>
    <w:rsid w:val="0025330D"/>
    <w:rsid w:val="00255632"/>
    <w:rsid w:val="00256551"/>
    <w:rsid w:val="00264191"/>
    <w:rsid w:val="00265285"/>
    <w:rsid w:val="00265CA5"/>
    <w:rsid w:val="002749B0"/>
    <w:rsid w:val="00274B94"/>
    <w:rsid w:val="00275E67"/>
    <w:rsid w:val="00282178"/>
    <w:rsid w:val="002A1C7F"/>
    <w:rsid w:val="002A31ED"/>
    <w:rsid w:val="002A5BB4"/>
    <w:rsid w:val="002A7793"/>
    <w:rsid w:val="002B24A8"/>
    <w:rsid w:val="002B7720"/>
    <w:rsid w:val="002B7FE7"/>
    <w:rsid w:val="002C132D"/>
    <w:rsid w:val="002C1736"/>
    <w:rsid w:val="002C218E"/>
    <w:rsid w:val="002C30AF"/>
    <w:rsid w:val="002D390A"/>
    <w:rsid w:val="002D7454"/>
    <w:rsid w:val="002D7666"/>
    <w:rsid w:val="002E1DBB"/>
    <w:rsid w:val="002E59F0"/>
    <w:rsid w:val="002F1EDA"/>
    <w:rsid w:val="002F3F1E"/>
    <w:rsid w:val="0031554D"/>
    <w:rsid w:val="00320AE6"/>
    <w:rsid w:val="00321E3C"/>
    <w:rsid w:val="00322C2C"/>
    <w:rsid w:val="00323E7D"/>
    <w:rsid w:val="00324DA0"/>
    <w:rsid w:val="003256C4"/>
    <w:rsid w:val="00326A63"/>
    <w:rsid w:val="003420D2"/>
    <w:rsid w:val="00343C7E"/>
    <w:rsid w:val="00345F94"/>
    <w:rsid w:val="00356D84"/>
    <w:rsid w:val="00370429"/>
    <w:rsid w:val="00372795"/>
    <w:rsid w:val="003738F2"/>
    <w:rsid w:val="00381AE8"/>
    <w:rsid w:val="003850B0"/>
    <w:rsid w:val="003901EA"/>
    <w:rsid w:val="0039299B"/>
    <w:rsid w:val="003945E2"/>
    <w:rsid w:val="00395085"/>
    <w:rsid w:val="003A18EB"/>
    <w:rsid w:val="003A595C"/>
    <w:rsid w:val="003B4312"/>
    <w:rsid w:val="003B6485"/>
    <w:rsid w:val="003B7141"/>
    <w:rsid w:val="003B7BFE"/>
    <w:rsid w:val="003B7DDC"/>
    <w:rsid w:val="003D1A6E"/>
    <w:rsid w:val="003D28E5"/>
    <w:rsid w:val="003D3CD9"/>
    <w:rsid w:val="003E2CFB"/>
    <w:rsid w:val="003E3E1E"/>
    <w:rsid w:val="003E6361"/>
    <w:rsid w:val="003F3859"/>
    <w:rsid w:val="003F5E2A"/>
    <w:rsid w:val="003F6E40"/>
    <w:rsid w:val="00402533"/>
    <w:rsid w:val="004107E9"/>
    <w:rsid w:val="00423171"/>
    <w:rsid w:val="00424954"/>
    <w:rsid w:val="00425963"/>
    <w:rsid w:val="0042656E"/>
    <w:rsid w:val="00427E56"/>
    <w:rsid w:val="004437A1"/>
    <w:rsid w:val="00443CCA"/>
    <w:rsid w:val="00447CC1"/>
    <w:rsid w:val="00450C4C"/>
    <w:rsid w:val="004546D3"/>
    <w:rsid w:val="0045724C"/>
    <w:rsid w:val="00462883"/>
    <w:rsid w:val="00466469"/>
    <w:rsid w:val="00466631"/>
    <w:rsid w:val="0047644F"/>
    <w:rsid w:val="00476B66"/>
    <w:rsid w:val="0048516B"/>
    <w:rsid w:val="004876BA"/>
    <w:rsid w:val="00490F01"/>
    <w:rsid w:val="00491859"/>
    <w:rsid w:val="00494B1E"/>
    <w:rsid w:val="00496BE5"/>
    <w:rsid w:val="004A3352"/>
    <w:rsid w:val="004A71D9"/>
    <w:rsid w:val="004B1D55"/>
    <w:rsid w:val="004B5C73"/>
    <w:rsid w:val="004C3966"/>
    <w:rsid w:val="004C7031"/>
    <w:rsid w:val="004C759C"/>
    <w:rsid w:val="004D4B75"/>
    <w:rsid w:val="004E025E"/>
    <w:rsid w:val="004E3ABC"/>
    <w:rsid w:val="004E5025"/>
    <w:rsid w:val="004E5F57"/>
    <w:rsid w:val="004F222A"/>
    <w:rsid w:val="004F6F2B"/>
    <w:rsid w:val="00500C84"/>
    <w:rsid w:val="00501DE5"/>
    <w:rsid w:val="00506331"/>
    <w:rsid w:val="00506727"/>
    <w:rsid w:val="00506A6C"/>
    <w:rsid w:val="00513853"/>
    <w:rsid w:val="00525F4E"/>
    <w:rsid w:val="00530736"/>
    <w:rsid w:val="00531090"/>
    <w:rsid w:val="00534561"/>
    <w:rsid w:val="00541D81"/>
    <w:rsid w:val="00550150"/>
    <w:rsid w:val="00550BB0"/>
    <w:rsid w:val="00550DB9"/>
    <w:rsid w:val="00550FDF"/>
    <w:rsid w:val="0055177D"/>
    <w:rsid w:val="00554525"/>
    <w:rsid w:val="00555B03"/>
    <w:rsid w:val="00561D2A"/>
    <w:rsid w:val="00562222"/>
    <w:rsid w:val="005669B7"/>
    <w:rsid w:val="00570624"/>
    <w:rsid w:val="005834A0"/>
    <w:rsid w:val="00583A53"/>
    <w:rsid w:val="00586EB3"/>
    <w:rsid w:val="00590E83"/>
    <w:rsid w:val="005A01FD"/>
    <w:rsid w:val="005A1872"/>
    <w:rsid w:val="005A5FC0"/>
    <w:rsid w:val="005B031B"/>
    <w:rsid w:val="005B4215"/>
    <w:rsid w:val="005B4523"/>
    <w:rsid w:val="005B5A88"/>
    <w:rsid w:val="005C21E1"/>
    <w:rsid w:val="005D104C"/>
    <w:rsid w:val="005D2509"/>
    <w:rsid w:val="005D5D4D"/>
    <w:rsid w:val="005D7881"/>
    <w:rsid w:val="005E7968"/>
    <w:rsid w:val="005F0512"/>
    <w:rsid w:val="005F23FA"/>
    <w:rsid w:val="005F5595"/>
    <w:rsid w:val="005F57D9"/>
    <w:rsid w:val="00604DC9"/>
    <w:rsid w:val="006124E3"/>
    <w:rsid w:val="006130BF"/>
    <w:rsid w:val="006230F7"/>
    <w:rsid w:val="006252D3"/>
    <w:rsid w:val="0063081F"/>
    <w:rsid w:val="00635C7A"/>
    <w:rsid w:val="006373CB"/>
    <w:rsid w:val="00642763"/>
    <w:rsid w:val="006431D0"/>
    <w:rsid w:val="00645C65"/>
    <w:rsid w:val="00647147"/>
    <w:rsid w:val="00647E48"/>
    <w:rsid w:val="0065181C"/>
    <w:rsid w:val="006545D1"/>
    <w:rsid w:val="00670376"/>
    <w:rsid w:val="00670B6B"/>
    <w:rsid w:val="00671CEA"/>
    <w:rsid w:val="00671E2C"/>
    <w:rsid w:val="00673ADC"/>
    <w:rsid w:val="00677F53"/>
    <w:rsid w:val="0068142B"/>
    <w:rsid w:val="006833E9"/>
    <w:rsid w:val="00683A0D"/>
    <w:rsid w:val="006841F0"/>
    <w:rsid w:val="00684727"/>
    <w:rsid w:val="00690620"/>
    <w:rsid w:val="00691E25"/>
    <w:rsid w:val="006923EC"/>
    <w:rsid w:val="006A7DC5"/>
    <w:rsid w:val="006B5CD1"/>
    <w:rsid w:val="006C170F"/>
    <w:rsid w:val="006C4ED7"/>
    <w:rsid w:val="006C5F8A"/>
    <w:rsid w:val="006C73B8"/>
    <w:rsid w:val="006D1F4A"/>
    <w:rsid w:val="006E1BB7"/>
    <w:rsid w:val="006E45E9"/>
    <w:rsid w:val="006E4AA4"/>
    <w:rsid w:val="006F01E2"/>
    <w:rsid w:val="006F161B"/>
    <w:rsid w:val="006F7CA5"/>
    <w:rsid w:val="00703B26"/>
    <w:rsid w:val="007064AB"/>
    <w:rsid w:val="00717965"/>
    <w:rsid w:val="00720ADB"/>
    <w:rsid w:val="00725345"/>
    <w:rsid w:val="0072763E"/>
    <w:rsid w:val="00733262"/>
    <w:rsid w:val="00735DE6"/>
    <w:rsid w:val="00737881"/>
    <w:rsid w:val="00743368"/>
    <w:rsid w:val="00744ABB"/>
    <w:rsid w:val="00750FF4"/>
    <w:rsid w:val="00753A5A"/>
    <w:rsid w:val="00753C07"/>
    <w:rsid w:val="007609F0"/>
    <w:rsid w:val="00773EE0"/>
    <w:rsid w:val="00774B76"/>
    <w:rsid w:val="00785210"/>
    <w:rsid w:val="00786A57"/>
    <w:rsid w:val="0079017D"/>
    <w:rsid w:val="00790BF4"/>
    <w:rsid w:val="007A1582"/>
    <w:rsid w:val="007A49A5"/>
    <w:rsid w:val="007A4D54"/>
    <w:rsid w:val="007B1B1A"/>
    <w:rsid w:val="007B376F"/>
    <w:rsid w:val="007B5CFB"/>
    <w:rsid w:val="007B77AC"/>
    <w:rsid w:val="007C3531"/>
    <w:rsid w:val="007C4209"/>
    <w:rsid w:val="007C4318"/>
    <w:rsid w:val="007C76EB"/>
    <w:rsid w:val="007D338D"/>
    <w:rsid w:val="007D7AED"/>
    <w:rsid w:val="007D7B7A"/>
    <w:rsid w:val="007F0C15"/>
    <w:rsid w:val="007F7A13"/>
    <w:rsid w:val="00811A58"/>
    <w:rsid w:val="00822309"/>
    <w:rsid w:val="008307A8"/>
    <w:rsid w:val="00833F2E"/>
    <w:rsid w:val="008344FE"/>
    <w:rsid w:val="008347C3"/>
    <w:rsid w:val="008378CF"/>
    <w:rsid w:val="008418DD"/>
    <w:rsid w:val="00857750"/>
    <w:rsid w:val="008709B5"/>
    <w:rsid w:val="008728EC"/>
    <w:rsid w:val="00873C2E"/>
    <w:rsid w:val="008844D4"/>
    <w:rsid w:val="008950E0"/>
    <w:rsid w:val="00895A44"/>
    <w:rsid w:val="008A0248"/>
    <w:rsid w:val="008A2A9F"/>
    <w:rsid w:val="008A7389"/>
    <w:rsid w:val="008B7F3A"/>
    <w:rsid w:val="008C1850"/>
    <w:rsid w:val="008C19DA"/>
    <w:rsid w:val="008C2EA2"/>
    <w:rsid w:val="008D2DEA"/>
    <w:rsid w:val="008D71A0"/>
    <w:rsid w:val="008D770B"/>
    <w:rsid w:val="008E1FDA"/>
    <w:rsid w:val="008E3B1F"/>
    <w:rsid w:val="008E5805"/>
    <w:rsid w:val="008E5BCA"/>
    <w:rsid w:val="008F2E40"/>
    <w:rsid w:val="008F339A"/>
    <w:rsid w:val="008F69C8"/>
    <w:rsid w:val="00901ACB"/>
    <w:rsid w:val="00901CF5"/>
    <w:rsid w:val="00903B67"/>
    <w:rsid w:val="00905DB1"/>
    <w:rsid w:val="00913882"/>
    <w:rsid w:val="00915F44"/>
    <w:rsid w:val="009220E5"/>
    <w:rsid w:val="00935C7A"/>
    <w:rsid w:val="009427AD"/>
    <w:rsid w:val="00945919"/>
    <w:rsid w:val="009505F9"/>
    <w:rsid w:val="00956187"/>
    <w:rsid w:val="00956CDF"/>
    <w:rsid w:val="009612D1"/>
    <w:rsid w:val="0096449F"/>
    <w:rsid w:val="00974D1D"/>
    <w:rsid w:val="00976A61"/>
    <w:rsid w:val="0098215F"/>
    <w:rsid w:val="00983B15"/>
    <w:rsid w:val="00986228"/>
    <w:rsid w:val="0098625E"/>
    <w:rsid w:val="00990331"/>
    <w:rsid w:val="00991221"/>
    <w:rsid w:val="00991B24"/>
    <w:rsid w:val="00992F1F"/>
    <w:rsid w:val="0099326E"/>
    <w:rsid w:val="009A684C"/>
    <w:rsid w:val="009A6D32"/>
    <w:rsid w:val="009B0A14"/>
    <w:rsid w:val="009B1070"/>
    <w:rsid w:val="009B2E87"/>
    <w:rsid w:val="009B750F"/>
    <w:rsid w:val="009C3D07"/>
    <w:rsid w:val="009C4688"/>
    <w:rsid w:val="009D1826"/>
    <w:rsid w:val="009D2656"/>
    <w:rsid w:val="009D3D43"/>
    <w:rsid w:val="009D3F6B"/>
    <w:rsid w:val="009D4AB6"/>
    <w:rsid w:val="009E4606"/>
    <w:rsid w:val="009E638F"/>
    <w:rsid w:val="009F6FEA"/>
    <w:rsid w:val="00A02411"/>
    <w:rsid w:val="00A04625"/>
    <w:rsid w:val="00A06C3A"/>
    <w:rsid w:val="00A26509"/>
    <w:rsid w:val="00A30166"/>
    <w:rsid w:val="00A33EEC"/>
    <w:rsid w:val="00A47736"/>
    <w:rsid w:val="00A54679"/>
    <w:rsid w:val="00A6689B"/>
    <w:rsid w:val="00A6781A"/>
    <w:rsid w:val="00A74CCF"/>
    <w:rsid w:val="00A8174C"/>
    <w:rsid w:val="00A81F80"/>
    <w:rsid w:val="00A83C2C"/>
    <w:rsid w:val="00A9262C"/>
    <w:rsid w:val="00A92730"/>
    <w:rsid w:val="00A92CC0"/>
    <w:rsid w:val="00A96EF3"/>
    <w:rsid w:val="00AA05DA"/>
    <w:rsid w:val="00AA09F7"/>
    <w:rsid w:val="00AA0B9D"/>
    <w:rsid w:val="00AA626C"/>
    <w:rsid w:val="00AA6290"/>
    <w:rsid w:val="00AB168B"/>
    <w:rsid w:val="00AB3818"/>
    <w:rsid w:val="00AB506F"/>
    <w:rsid w:val="00AB5B8A"/>
    <w:rsid w:val="00AC3177"/>
    <w:rsid w:val="00AC34D4"/>
    <w:rsid w:val="00AC3ED8"/>
    <w:rsid w:val="00AC5893"/>
    <w:rsid w:val="00AC58CB"/>
    <w:rsid w:val="00AD37CF"/>
    <w:rsid w:val="00AE7897"/>
    <w:rsid w:val="00AF37B7"/>
    <w:rsid w:val="00AF38C6"/>
    <w:rsid w:val="00AF4B0D"/>
    <w:rsid w:val="00B06B5E"/>
    <w:rsid w:val="00B1708D"/>
    <w:rsid w:val="00B25F79"/>
    <w:rsid w:val="00B26794"/>
    <w:rsid w:val="00B33ED5"/>
    <w:rsid w:val="00B35964"/>
    <w:rsid w:val="00B50C3F"/>
    <w:rsid w:val="00B50C71"/>
    <w:rsid w:val="00B517D5"/>
    <w:rsid w:val="00B51877"/>
    <w:rsid w:val="00B53456"/>
    <w:rsid w:val="00B54D82"/>
    <w:rsid w:val="00B54E50"/>
    <w:rsid w:val="00B62AE3"/>
    <w:rsid w:val="00B63870"/>
    <w:rsid w:val="00B6389E"/>
    <w:rsid w:val="00B65D15"/>
    <w:rsid w:val="00B67C13"/>
    <w:rsid w:val="00B72ED8"/>
    <w:rsid w:val="00B7610C"/>
    <w:rsid w:val="00B804DC"/>
    <w:rsid w:val="00B80665"/>
    <w:rsid w:val="00B84873"/>
    <w:rsid w:val="00B86C06"/>
    <w:rsid w:val="00B86E2F"/>
    <w:rsid w:val="00BA500E"/>
    <w:rsid w:val="00BA7EE8"/>
    <w:rsid w:val="00BB0722"/>
    <w:rsid w:val="00BB6032"/>
    <w:rsid w:val="00BC544B"/>
    <w:rsid w:val="00BC6197"/>
    <w:rsid w:val="00BD09F8"/>
    <w:rsid w:val="00BE48DA"/>
    <w:rsid w:val="00BE607A"/>
    <w:rsid w:val="00BE644F"/>
    <w:rsid w:val="00BF3BDF"/>
    <w:rsid w:val="00BF799E"/>
    <w:rsid w:val="00C004A7"/>
    <w:rsid w:val="00C102C8"/>
    <w:rsid w:val="00C16687"/>
    <w:rsid w:val="00C203F5"/>
    <w:rsid w:val="00C21508"/>
    <w:rsid w:val="00C218C5"/>
    <w:rsid w:val="00C23BCD"/>
    <w:rsid w:val="00C323BD"/>
    <w:rsid w:val="00C35D5C"/>
    <w:rsid w:val="00C4036A"/>
    <w:rsid w:val="00C4048E"/>
    <w:rsid w:val="00C4156E"/>
    <w:rsid w:val="00C44E69"/>
    <w:rsid w:val="00C536EF"/>
    <w:rsid w:val="00C57F24"/>
    <w:rsid w:val="00C67A58"/>
    <w:rsid w:val="00C7390B"/>
    <w:rsid w:val="00C739A2"/>
    <w:rsid w:val="00C75872"/>
    <w:rsid w:val="00C8021F"/>
    <w:rsid w:val="00C80DFA"/>
    <w:rsid w:val="00C84D92"/>
    <w:rsid w:val="00C93208"/>
    <w:rsid w:val="00CA0551"/>
    <w:rsid w:val="00CA082B"/>
    <w:rsid w:val="00CA420C"/>
    <w:rsid w:val="00CA4765"/>
    <w:rsid w:val="00CA6771"/>
    <w:rsid w:val="00CA7AD4"/>
    <w:rsid w:val="00CA7F4D"/>
    <w:rsid w:val="00CB01AB"/>
    <w:rsid w:val="00CB02B2"/>
    <w:rsid w:val="00CB0FDD"/>
    <w:rsid w:val="00CB30A6"/>
    <w:rsid w:val="00CB5F4D"/>
    <w:rsid w:val="00CC0728"/>
    <w:rsid w:val="00CC3970"/>
    <w:rsid w:val="00CC45AD"/>
    <w:rsid w:val="00CC49A7"/>
    <w:rsid w:val="00CD1A3A"/>
    <w:rsid w:val="00CD4A7F"/>
    <w:rsid w:val="00CE2BBE"/>
    <w:rsid w:val="00CE2C00"/>
    <w:rsid w:val="00CE31B3"/>
    <w:rsid w:val="00CE4FA1"/>
    <w:rsid w:val="00CF11D8"/>
    <w:rsid w:val="00CF1B3C"/>
    <w:rsid w:val="00CF3A51"/>
    <w:rsid w:val="00CF410B"/>
    <w:rsid w:val="00D04FED"/>
    <w:rsid w:val="00D10288"/>
    <w:rsid w:val="00D115A4"/>
    <w:rsid w:val="00D11FE8"/>
    <w:rsid w:val="00D235D6"/>
    <w:rsid w:val="00D25278"/>
    <w:rsid w:val="00D25C45"/>
    <w:rsid w:val="00D30FCF"/>
    <w:rsid w:val="00D41A10"/>
    <w:rsid w:val="00D421C0"/>
    <w:rsid w:val="00D424DF"/>
    <w:rsid w:val="00D4464D"/>
    <w:rsid w:val="00D507C5"/>
    <w:rsid w:val="00D521E2"/>
    <w:rsid w:val="00D53880"/>
    <w:rsid w:val="00D63AF5"/>
    <w:rsid w:val="00D65F76"/>
    <w:rsid w:val="00D71AA9"/>
    <w:rsid w:val="00D73EA2"/>
    <w:rsid w:val="00D75CD7"/>
    <w:rsid w:val="00D75EC8"/>
    <w:rsid w:val="00D807AC"/>
    <w:rsid w:val="00D831F6"/>
    <w:rsid w:val="00D8463D"/>
    <w:rsid w:val="00D847FC"/>
    <w:rsid w:val="00D862F1"/>
    <w:rsid w:val="00DA037B"/>
    <w:rsid w:val="00DA2860"/>
    <w:rsid w:val="00DA402B"/>
    <w:rsid w:val="00DA5595"/>
    <w:rsid w:val="00DB5BAF"/>
    <w:rsid w:val="00DB7146"/>
    <w:rsid w:val="00DC4B99"/>
    <w:rsid w:val="00DC6042"/>
    <w:rsid w:val="00DC7CCF"/>
    <w:rsid w:val="00DC7CDA"/>
    <w:rsid w:val="00DD0500"/>
    <w:rsid w:val="00DD6B76"/>
    <w:rsid w:val="00DE355B"/>
    <w:rsid w:val="00DE3786"/>
    <w:rsid w:val="00DE6116"/>
    <w:rsid w:val="00DF138A"/>
    <w:rsid w:val="00DF40BB"/>
    <w:rsid w:val="00E04AF9"/>
    <w:rsid w:val="00E15C5D"/>
    <w:rsid w:val="00E21354"/>
    <w:rsid w:val="00E27DF0"/>
    <w:rsid w:val="00E34E7E"/>
    <w:rsid w:val="00E34F82"/>
    <w:rsid w:val="00E43EC8"/>
    <w:rsid w:val="00E46B5A"/>
    <w:rsid w:val="00E47924"/>
    <w:rsid w:val="00E60E30"/>
    <w:rsid w:val="00E62357"/>
    <w:rsid w:val="00E66299"/>
    <w:rsid w:val="00E736C2"/>
    <w:rsid w:val="00E74689"/>
    <w:rsid w:val="00E759F2"/>
    <w:rsid w:val="00E7739A"/>
    <w:rsid w:val="00E81FD0"/>
    <w:rsid w:val="00E843C3"/>
    <w:rsid w:val="00E85C8E"/>
    <w:rsid w:val="00E90310"/>
    <w:rsid w:val="00E90D75"/>
    <w:rsid w:val="00E93E8A"/>
    <w:rsid w:val="00E94AED"/>
    <w:rsid w:val="00EA7D04"/>
    <w:rsid w:val="00EA7D13"/>
    <w:rsid w:val="00EB15F8"/>
    <w:rsid w:val="00EB2890"/>
    <w:rsid w:val="00EB4174"/>
    <w:rsid w:val="00EB664F"/>
    <w:rsid w:val="00EC139A"/>
    <w:rsid w:val="00EC43DA"/>
    <w:rsid w:val="00EC4C60"/>
    <w:rsid w:val="00ED0727"/>
    <w:rsid w:val="00ED23A6"/>
    <w:rsid w:val="00ED29B8"/>
    <w:rsid w:val="00ED3B8A"/>
    <w:rsid w:val="00ED410D"/>
    <w:rsid w:val="00ED51A0"/>
    <w:rsid w:val="00EE327A"/>
    <w:rsid w:val="00EE5A08"/>
    <w:rsid w:val="00EE7FAF"/>
    <w:rsid w:val="00EF041F"/>
    <w:rsid w:val="00EF4B91"/>
    <w:rsid w:val="00EF5E67"/>
    <w:rsid w:val="00F0486A"/>
    <w:rsid w:val="00F05D2D"/>
    <w:rsid w:val="00F101B1"/>
    <w:rsid w:val="00F16E91"/>
    <w:rsid w:val="00F2181A"/>
    <w:rsid w:val="00F41D3C"/>
    <w:rsid w:val="00F42E42"/>
    <w:rsid w:val="00F44FE3"/>
    <w:rsid w:val="00F50B62"/>
    <w:rsid w:val="00F5334D"/>
    <w:rsid w:val="00F60FDA"/>
    <w:rsid w:val="00F61E4D"/>
    <w:rsid w:val="00F67160"/>
    <w:rsid w:val="00F70EEA"/>
    <w:rsid w:val="00F721E3"/>
    <w:rsid w:val="00F72715"/>
    <w:rsid w:val="00F75253"/>
    <w:rsid w:val="00F82118"/>
    <w:rsid w:val="00F8236A"/>
    <w:rsid w:val="00F90F1E"/>
    <w:rsid w:val="00F91CBD"/>
    <w:rsid w:val="00F92B28"/>
    <w:rsid w:val="00F95CF8"/>
    <w:rsid w:val="00F9674C"/>
    <w:rsid w:val="00FA06BE"/>
    <w:rsid w:val="00FA0B00"/>
    <w:rsid w:val="00FA1ECC"/>
    <w:rsid w:val="00FA42E6"/>
    <w:rsid w:val="00FA5134"/>
    <w:rsid w:val="00FB26B3"/>
    <w:rsid w:val="00FB40B8"/>
    <w:rsid w:val="00FB5BA3"/>
    <w:rsid w:val="00FB681E"/>
    <w:rsid w:val="00FC380B"/>
    <w:rsid w:val="00FD1631"/>
    <w:rsid w:val="00FE37E0"/>
    <w:rsid w:val="00FE5322"/>
    <w:rsid w:val="00FE7B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512E12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F5E2A"/>
    <w:rPr>
      <w:rFonts w:ascii="Times New Roman" w:eastAsia="Times New Roman" w:hAnsi="Times New Roman" w:cs="Times New Roman"/>
      <w:lang w:eastAsia="en-GB"/>
    </w:rPr>
  </w:style>
  <w:style w:type="paragraph" w:styleId="Heading1">
    <w:name w:val="heading 1"/>
    <w:basedOn w:val="Normal"/>
    <w:link w:val="Heading1Char"/>
    <w:uiPriority w:val="9"/>
    <w:qFormat/>
    <w:rsid w:val="004C759C"/>
    <w:pPr>
      <w:spacing w:before="100" w:beforeAutospacing="1" w:after="100" w:afterAutospacing="1"/>
      <w:outlineLvl w:val="0"/>
    </w:pPr>
    <w:rPr>
      <w:b/>
      <w:bCs/>
      <w:kern w:val="36"/>
      <w:sz w:val="48"/>
      <w:szCs w:val="48"/>
      <w:lang w:val="en-HK"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D29B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466469"/>
    <w:pPr>
      <w:jc w:val="center"/>
    </w:pPr>
    <w:rPr>
      <w:rFonts w:ascii="Calibri" w:eastAsiaTheme="minorHAnsi" w:hAnsi="Calibri" w:cs="Calibri"/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6469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66469"/>
    <w:rPr>
      <w:rFonts w:ascii="Calibri" w:eastAsiaTheme="minorHAnsi" w:hAnsi="Calibri" w:cs="Calibri"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66469"/>
    <w:rPr>
      <w:rFonts w:ascii="Calibri" w:hAnsi="Calibri" w:cs="Calibri"/>
      <w:lang w:val="en-US"/>
    </w:rPr>
  </w:style>
  <w:style w:type="character" w:customStyle="1" w:styleId="apple-converted-space">
    <w:name w:val="apple-converted-space"/>
    <w:basedOn w:val="DefaultParagraphFont"/>
    <w:rsid w:val="00A54679"/>
  </w:style>
  <w:style w:type="character" w:styleId="Hyperlink">
    <w:name w:val="Hyperlink"/>
    <w:basedOn w:val="DefaultParagraphFont"/>
    <w:uiPriority w:val="99"/>
    <w:unhideWhenUsed/>
    <w:rsid w:val="00A74CCF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D5D4D"/>
    <w:rPr>
      <w:color w:val="954F72" w:themeColor="followed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D390A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635C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5C7A"/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5C7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5C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5C7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5C7A"/>
    <w:rPr>
      <w:rFonts w:eastAsiaTheme="minorHAns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5C7A"/>
    <w:rPr>
      <w:rFonts w:ascii="Times New Roman" w:hAnsi="Times New Roman" w:cs="Times New Roman"/>
      <w:sz w:val="18"/>
      <w:szCs w:val="18"/>
    </w:rPr>
  </w:style>
  <w:style w:type="character" w:customStyle="1" w:styleId="ref-journal">
    <w:name w:val="ref-journal"/>
    <w:basedOn w:val="DefaultParagraphFont"/>
    <w:rsid w:val="00DA2860"/>
  </w:style>
  <w:style w:type="character" w:customStyle="1" w:styleId="ref-vol">
    <w:name w:val="ref-vol"/>
    <w:basedOn w:val="DefaultParagraphFont"/>
    <w:rsid w:val="00DA2860"/>
  </w:style>
  <w:style w:type="paragraph" w:styleId="Revision">
    <w:name w:val="Revision"/>
    <w:hidden/>
    <w:uiPriority w:val="99"/>
    <w:semiHidden/>
    <w:rsid w:val="00372795"/>
  </w:style>
  <w:style w:type="paragraph" w:styleId="Footer">
    <w:name w:val="footer"/>
    <w:basedOn w:val="Normal"/>
    <w:link w:val="FooterChar"/>
    <w:uiPriority w:val="99"/>
    <w:unhideWhenUsed/>
    <w:rsid w:val="00983B15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983B15"/>
  </w:style>
  <w:style w:type="character" w:styleId="PageNumber">
    <w:name w:val="page number"/>
    <w:basedOn w:val="DefaultParagraphFont"/>
    <w:uiPriority w:val="99"/>
    <w:semiHidden/>
    <w:unhideWhenUsed/>
    <w:rsid w:val="00983B15"/>
  </w:style>
  <w:style w:type="character" w:customStyle="1" w:styleId="Heading1Char">
    <w:name w:val="Heading 1 Char"/>
    <w:basedOn w:val="DefaultParagraphFont"/>
    <w:link w:val="Heading1"/>
    <w:uiPriority w:val="9"/>
    <w:rsid w:val="004C759C"/>
    <w:rPr>
      <w:rFonts w:ascii="Times New Roman" w:eastAsia="Times New Roman" w:hAnsi="Times New Roman" w:cs="Times New Roman"/>
      <w:b/>
      <w:bCs/>
      <w:kern w:val="36"/>
      <w:sz w:val="48"/>
      <w:szCs w:val="48"/>
      <w:lang w:val="en-HK" w:eastAsia="zh-TW"/>
    </w:rPr>
  </w:style>
  <w:style w:type="paragraph" w:styleId="NormalWeb">
    <w:name w:val="Normal (Web)"/>
    <w:basedOn w:val="Normal"/>
    <w:uiPriority w:val="99"/>
    <w:unhideWhenUsed/>
    <w:rsid w:val="00DA402B"/>
    <w:pPr>
      <w:spacing w:before="100" w:beforeAutospacing="1" w:after="100" w:afterAutospacing="1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F5E2A"/>
    <w:rPr>
      <w:rFonts w:ascii="Times New Roman" w:eastAsia="Times New Roman" w:hAnsi="Times New Roman" w:cs="Times New Roman"/>
      <w:lang w:eastAsia="en-GB"/>
    </w:rPr>
  </w:style>
  <w:style w:type="paragraph" w:styleId="Heading1">
    <w:name w:val="heading 1"/>
    <w:basedOn w:val="Normal"/>
    <w:link w:val="Heading1Char"/>
    <w:uiPriority w:val="9"/>
    <w:qFormat/>
    <w:rsid w:val="004C759C"/>
    <w:pPr>
      <w:spacing w:before="100" w:beforeAutospacing="1" w:after="100" w:afterAutospacing="1"/>
      <w:outlineLvl w:val="0"/>
    </w:pPr>
    <w:rPr>
      <w:b/>
      <w:bCs/>
      <w:kern w:val="36"/>
      <w:sz w:val="48"/>
      <w:szCs w:val="48"/>
      <w:lang w:val="en-HK"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D29B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466469"/>
    <w:pPr>
      <w:jc w:val="center"/>
    </w:pPr>
    <w:rPr>
      <w:rFonts w:ascii="Calibri" w:eastAsiaTheme="minorHAnsi" w:hAnsi="Calibri" w:cs="Calibri"/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6469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66469"/>
    <w:rPr>
      <w:rFonts w:ascii="Calibri" w:eastAsiaTheme="minorHAnsi" w:hAnsi="Calibri" w:cs="Calibri"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66469"/>
    <w:rPr>
      <w:rFonts w:ascii="Calibri" w:hAnsi="Calibri" w:cs="Calibri"/>
      <w:lang w:val="en-US"/>
    </w:rPr>
  </w:style>
  <w:style w:type="character" w:customStyle="1" w:styleId="apple-converted-space">
    <w:name w:val="apple-converted-space"/>
    <w:basedOn w:val="DefaultParagraphFont"/>
    <w:rsid w:val="00A54679"/>
  </w:style>
  <w:style w:type="character" w:styleId="Hyperlink">
    <w:name w:val="Hyperlink"/>
    <w:basedOn w:val="DefaultParagraphFont"/>
    <w:uiPriority w:val="99"/>
    <w:unhideWhenUsed/>
    <w:rsid w:val="00A74CCF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D5D4D"/>
    <w:rPr>
      <w:color w:val="954F72" w:themeColor="followed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D390A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635C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5C7A"/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5C7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5C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5C7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35C7A"/>
    <w:rPr>
      <w:rFonts w:eastAsiaTheme="minorHAns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5C7A"/>
    <w:rPr>
      <w:rFonts w:ascii="Times New Roman" w:hAnsi="Times New Roman" w:cs="Times New Roman"/>
      <w:sz w:val="18"/>
      <w:szCs w:val="18"/>
    </w:rPr>
  </w:style>
  <w:style w:type="character" w:customStyle="1" w:styleId="ref-journal">
    <w:name w:val="ref-journal"/>
    <w:basedOn w:val="DefaultParagraphFont"/>
    <w:rsid w:val="00DA2860"/>
  </w:style>
  <w:style w:type="character" w:customStyle="1" w:styleId="ref-vol">
    <w:name w:val="ref-vol"/>
    <w:basedOn w:val="DefaultParagraphFont"/>
    <w:rsid w:val="00DA2860"/>
  </w:style>
  <w:style w:type="paragraph" w:styleId="Revision">
    <w:name w:val="Revision"/>
    <w:hidden/>
    <w:uiPriority w:val="99"/>
    <w:semiHidden/>
    <w:rsid w:val="00372795"/>
  </w:style>
  <w:style w:type="paragraph" w:styleId="Footer">
    <w:name w:val="footer"/>
    <w:basedOn w:val="Normal"/>
    <w:link w:val="FooterChar"/>
    <w:uiPriority w:val="99"/>
    <w:unhideWhenUsed/>
    <w:rsid w:val="00983B15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983B15"/>
  </w:style>
  <w:style w:type="character" w:styleId="PageNumber">
    <w:name w:val="page number"/>
    <w:basedOn w:val="DefaultParagraphFont"/>
    <w:uiPriority w:val="99"/>
    <w:semiHidden/>
    <w:unhideWhenUsed/>
    <w:rsid w:val="00983B15"/>
  </w:style>
  <w:style w:type="character" w:customStyle="1" w:styleId="Heading1Char">
    <w:name w:val="Heading 1 Char"/>
    <w:basedOn w:val="DefaultParagraphFont"/>
    <w:link w:val="Heading1"/>
    <w:uiPriority w:val="9"/>
    <w:rsid w:val="004C759C"/>
    <w:rPr>
      <w:rFonts w:ascii="Times New Roman" w:eastAsia="Times New Roman" w:hAnsi="Times New Roman" w:cs="Times New Roman"/>
      <w:b/>
      <w:bCs/>
      <w:kern w:val="36"/>
      <w:sz w:val="48"/>
      <w:szCs w:val="48"/>
      <w:lang w:val="en-HK" w:eastAsia="zh-TW"/>
    </w:rPr>
  </w:style>
  <w:style w:type="paragraph" w:styleId="NormalWeb">
    <w:name w:val="Normal (Web)"/>
    <w:basedOn w:val="Normal"/>
    <w:uiPriority w:val="99"/>
    <w:unhideWhenUsed/>
    <w:rsid w:val="00DA402B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786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88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0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5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0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732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132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641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23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70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71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9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3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075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002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383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196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7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0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90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192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22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56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9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81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27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79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71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093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90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495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968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09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381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99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2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39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516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56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061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57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560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17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42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909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179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17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84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79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14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55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6722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6903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62692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6020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062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07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441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48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06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5102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7427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7401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298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37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4197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7935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808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748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71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09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95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https://www.covid19hg.or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4D56BA2-0A44-461F-932A-98FEB4BD3A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509</Words>
  <Characters>2906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Suresh D.</cp:lastModifiedBy>
  <cp:revision>3</cp:revision>
  <cp:lastPrinted>2021-11-18T16:45:00Z</cp:lastPrinted>
  <dcterms:created xsi:type="dcterms:W3CDTF">2021-12-13T13:25:00Z</dcterms:created>
  <dcterms:modified xsi:type="dcterms:W3CDTF">2021-12-18T06:42:00Z</dcterms:modified>
</cp:coreProperties>
</file>